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rPr>
      </w:pPr>
      <w:r w:rsidRPr="004C519C">
        <w:rPr>
          <w:rFonts w:hint="eastAsia"/>
          <w:b/>
          <w:bCs/>
          <w:sz w:val="20"/>
        </w:rPr>
        <w:t>Abstract</w:t>
      </w:r>
    </w:p>
    <w:p w14:paraId="43786675" w14:textId="1C509D0C" w:rsidR="00003695" w:rsidRPr="00216065" w:rsidRDefault="00C47645" w:rsidP="00A54EEF">
      <w:pPr>
        <w:pStyle w:val="MainText"/>
        <w:spacing w:line="240" w:lineRule="auto"/>
        <w:jc w:val="both"/>
      </w:pPr>
      <w:r w:rsidRPr="00C47645">
        <w:t xml:space="preserve">Flex power is a capability of </w:t>
      </w:r>
      <w:r w:rsidR="00657F68">
        <w:rPr>
          <w:rFonts w:hint="eastAsia"/>
        </w:rPr>
        <w:t xml:space="preserve">GNSS </w:t>
      </w:r>
      <w:r w:rsidRPr="00C47645">
        <w:t xml:space="preserve">satellites that allows programmable output power redistribution. </w:t>
      </w:r>
      <w:r w:rsidR="004E02F9" w:rsidRPr="004E02F9">
        <w:t>Detecting these changes is crucial, as they significantly affect satellite product estimation and positioning accuracy</w:t>
      </w:r>
      <w:r w:rsidRPr="00C47645">
        <w:t xml:space="preserve">. </w:t>
      </w:r>
      <w:r w:rsidR="007A0C86" w:rsidRPr="007A0C86">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t>edges</w:t>
      </w:r>
      <w:r w:rsidR="007A0C86" w:rsidRPr="007A0C86">
        <w:t>.</w:t>
      </w:r>
      <w:r w:rsidR="007A0C86">
        <w:rPr>
          <w:rFonts w:hint="eastAsia"/>
        </w:rPr>
        <w:t xml:space="preserve"> </w:t>
      </w:r>
      <w:r w:rsidR="0073680A" w:rsidRPr="0073680A">
        <w:t xml:space="preserve">We propose a </w:t>
      </w:r>
      <w:r w:rsidR="00E51B08">
        <w:t xml:space="preserve">novel </w:t>
      </w:r>
      <w:r w:rsidR="0073680A" w:rsidRPr="0073680A">
        <w:t>flex power detection method, Adaptive Flex Power Detector–Dynamic Time Warping (AFPD-DTW)</w:t>
      </w:r>
      <w:r w:rsidR="00BB1D05">
        <w:t xml:space="preserve"> based on diurnal difference</w:t>
      </w:r>
      <w:r w:rsidR="00E51B08">
        <w:t>.</w:t>
      </w:r>
      <w:r w:rsidR="0073680A" w:rsidRPr="0073680A">
        <w:t xml:space="preserve"> </w:t>
      </w:r>
      <w:r w:rsidR="00B965EB">
        <w:t>It u</w:t>
      </w:r>
      <w:r w:rsidR="0073680A" w:rsidRPr="0073680A">
        <w:t xml:space="preserve">tilizes the diurnal patterns in carrier-to-noise density ratio (C/N0) to apply Dynamic Time Warping (DTW) for addressing the temporal misalignment caused by </w:t>
      </w:r>
      <w:r w:rsidR="00CD2542">
        <w:rPr>
          <w:rFonts w:hint="eastAsia"/>
        </w:rPr>
        <w:t xml:space="preserve">GNSS </w:t>
      </w:r>
      <w:r w:rsidR="0073680A" w:rsidRPr="0073680A">
        <w:t>orbital periodicity</w:t>
      </w:r>
      <w:r w:rsidR="00997EC8">
        <w:t xml:space="preserve">. Our method requires as few as eight stations to achieve high accuracy in both post-processing (99.83%) and real-time detection (99.88%), making it 20 times faster than previous </w:t>
      </w:r>
      <w:r w:rsidR="00A975D1">
        <w:rPr>
          <w:rFonts w:hint="eastAsia"/>
        </w:rPr>
        <w:t>sli</w:t>
      </w:r>
      <w:r w:rsidR="00A975D1">
        <w:t xml:space="preserve">ding window </w:t>
      </w:r>
      <w:r w:rsidR="00997EC8">
        <w:t xml:space="preserve">method. Unlike </w:t>
      </w:r>
      <w:r w:rsidR="003D325B">
        <w:t xml:space="preserve">differential </w:t>
      </w:r>
      <w:r w:rsidR="00997EC8">
        <w:t>methods based on baseline modeling, our approach offers a</w:t>
      </w:r>
      <w:r w:rsidR="00440409">
        <w:t>n immedia</w:t>
      </w:r>
      <w:r w:rsidR="00775215">
        <w:t>te</w:t>
      </w:r>
      <w:r w:rsidR="00997EC8">
        <w:t xml:space="preserve"> deployment without the need for </w:t>
      </w:r>
      <w:r w:rsidR="00FD272B">
        <w:t xml:space="preserve">any </w:t>
      </w:r>
      <w:r w:rsidR="00997EC8">
        <w:t>historical data, ensuring excellent generalizability across constellations and frequencies.</w:t>
      </w:r>
    </w:p>
    <w:p w14:paraId="5960C2C9" w14:textId="2A4F58BD" w:rsidR="00B60C48" w:rsidRDefault="00B60C48" w:rsidP="00A54EEF">
      <w:pPr>
        <w:pStyle w:val="MainText"/>
        <w:spacing w:line="240" w:lineRule="auto"/>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50F063C8" w14:textId="77777777" w:rsidR="00720221" w:rsidRPr="00521A15" w:rsidRDefault="00720221" w:rsidP="00E958B5">
      <w:pPr>
        <w:spacing w:after="120"/>
        <w:rPr>
          <w:b/>
          <w:bCs/>
        </w:rPr>
      </w:pPr>
    </w:p>
    <w:p w14:paraId="3130DAA8" w14:textId="77777777" w:rsidR="00720221" w:rsidRPr="004C519C" w:rsidRDefault="003D1494" w:rsidP="00A236F8">
      <w:pPr>
        <w:pStyle w:val="Heading1"/>
        <w:rPr>
          <w:sz w:val="20"/>
        </w:rPr>
      </w:pPr>
      <w:r w:rsidRPr="004C519C">
        <w:rPr>
          <w:sz w:val="20"/>
        </w:rPr>
        <w:t>Introduction</w:t>
      </w:r>
    </w:p>
    <w:p w14:paraId="550CF170" w14:textId="23F99840" w:rsidR="009E7815" w:rsidRPr="004C519C" w:rsidRDefault="00255DBB" w:rsidP="00AB63A0">
      <w:pPr>
        <w:pStyle w:val="MainText"/>
        <w:spacing w:line="240" w:lineRule="auto"/>
        <w:ind w:firstLine="0"/>
        <w:jc w:val="both"/>
      </w:pPr>
      <w:r w:rsidRPr="004C519C">
        <w:rPr>
          <w:rFonts w:hint="eastAsia"/>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8A4C5B">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8A4C5B">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8A4C5B">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8A4C5B">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8A4C5B">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8A4C5B">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6A030AD" w:rsidR="009E7815" w:rsidRPr="004C519C" w:rsidRDefault="00CB64B2" w:rsidP="00AB63A0">
      <w:pPr>
        <w:pStyle w:val="MainText"/>
        <w:spacing w:line="240" w:lineRule="auto"/>
        <w:jc w:val="both"/>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8A4C5B">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w:t>
      </w:r>
      <w:r w:rsidR="009E7815" w:rsidRPr="004C519C">
        <w:lastRenderedPageBreak/>
        <w:t xml:space="preserve">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B74C68" w:rsidRPr="00B74C68">
        <w:t xml:space="preserve">However, since FPD can detect </w:t>
      </w:r>
      <w:r w:rsidR="00B74C68">
        <w:rPr>
          <w:rFonts w:hint="eastAsia"/>
        </w:rPr>
        <w:t>only</w:t>
      </w:r>
      <w:r w:rsidR="00B74C68">
        <w:t xml:space="preserve"> on </w:t>
      </w:r>
      <w:r w:rsidR="00B74C68" w:rsidRPr="00B74C68">
        <w:t xml:space="preserve">continuous time series and receivers receive MEO satellite signals for part of the day, it cannot guarantee that the sliding window will always capture the rising and falling edges. </w:t>
      </w:r>
      <w:r w:rsidR="002D52F8">
        <w:t>Thus</w:t>
      </w:r>
      <w:r w:rsidR="00B74C68" w:rsidRPr="00B74C68">
        <w:t xml:space="preserve">, </w:t>
      </w:r>
      <w:r w:rsidR="0015285A" w:rsidRPr="004C519C">
        <w:t>FPD can only detect step lift but fails to detect overall lift patterns</w:t>
      </w:r>
      <w:r w:rsidR="0015285A">
        <w:t>, and</w:t>
      </w:r>
      <w:r w:rsidR="00B74C68" w:rsidRPr="00B74C68">
        <w:t xml:space="preserve"> requires data from over 200 stations for accurate judgment.</w:t>
      </w:r>
      <w:r w:rsidR="00D262DE" w:rsidRPr="004C519C">
        <w:t xml:space="preserve"> </w:t>
      </w:r>
      <w:r w:rsidR="005125CF" w:rsidRPr="004C519C">
        <w:t>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rPr>
        <w:t xml:space="preserve"> </w:t>
      </w:r>
      <w:r w:rsidR="009E7815" w:rsidRPr="004C519C">
        <w:t>window data.</w:t>
      </w:r>
      <w:r w:rsidR="005C5BC3" w:rsidRPr="004C519C">
        <w:t xml:space="preserve"> </w:t>
      </w:r>
      <w:r w:rsidR="007A3B01" w:rsidRPr="004C519C">
        <w:fldChar w:fldCharType="begin"/>
      </w:r>
      <w:r w:rsidR="008A4C5B">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different </w:t>
      </w:r>
      <w:r w:rsidR="00C775C5" w:rsidRPr="004C519C">
        <w:rPr>
          <w:rFonts w:hint="eastAsia"/>
        </w:rPr>
        <w:t>an</w:t>
      </w:r>
      <w:r w:rsidR="00C775C5" w:rsidRPr="004C519C">
        <w:t xml:space="preserve">tenna and </w:t>
      </w:r>
      <w:r w:rsidR="009E7815" w:rsidRPr="004C519C">
        <w:t xml:space="preserve">receiver types. </w:t>
      </w:r>
      <w:r w:rsidR="00F07D34" w:rsidRPr="004C519C">
        <w:fldChar w:fldCharType="begin"/>
      </w:r>
      <w:r w:rsidR="008A4C5B">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rPr>
        <w:t xml:space="preserve"> </w:t>
      </w:r>
      <w:r w:rsidR="0031699B" w:rsidRPr="004C519C">
        <w:t>Several studies have employed high-gain antennas to detect flex power changes</w:t>
      </w:r>
      <w:r w:rsidR="006565D8" w:rsidRPr="004C519C">
        <w:fldChar w:fldCharType="begin"/>
      </w:r>
      <w:r w:rsidR="008A4C5B">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t xml:space="preserve"> </w:t>
      </w:r>
      <w:r w:rsidR="0088704F" w:rsidRPr="004C519C">
        <w:t xml:space="preserve">However, the application of high-gain antenna detection methods is limited by the high cost and limited accessibility of the required equipment. </w:t>
      </w:r>
    </w:p>
    <w:p w14:paraId="24670E13" w14:textId="13E93560" w:rsidR="00541FBF" w:rsidRDefault="004747BB" w:rsidP="00AB63A0">
      <w:pPr>
        <w:pStyle w:val="MainText"/>
        <w:spacing w:line="240" w:lineRule="auto"/>
        <w:jc w:val="both"/>
      </w:pPr>
      <w:r w:rsidRPr="004C519C">
        <w:t xml:space="preserve">Given these limitations in existing methods, </w:t>
      </w:r>
      <w:r w:rsidR="00DC4CA2">
        <w:t>we</w:t>
      </w:r>
      <w:r w:rsidRPr="004C519C">
        <w:t xml:space="preserve"> </w:t>
      </w:r>
      <w:r w:rsidR="004D2C52" w:rsidRPr="004C519C">
        <w:t xml:space="preserve">proposes a novel Adaptive </w:t>
      </w:r>
      <w:r w:rsidR="00983387">
        <w:t>Flex Power Detector–Dynamic Time Warping</w:t>
      </w:r>
      <w:r w:rsidR="004D2C52" w:rsidRPr="004C519C">
        <w:t xml:space="preserve">(AFPD-DTW) </w:t>
      </w:r>
      <w:r w:rsidR="008709D5">
        <w:t>based on diurnal difference</w:t>
      </w:r>
      <w:r w:rsidR="008709D5" w:rsidRPr="004C519C">
        <w:t xml:space="preserve"> </w:t>
      </w:r>
      <w:r w:rsidR="004D2C52" w:rsidRPr="004C519C">
        <w:t xml:space="preserve">to address three key challenges. </w:t>
      </w:r>
      <w:r w:rsidR="00DA04B7" w:rsidRPr="00DA04B7">
        <w:t xml:space="preserve">First, it resolves the issue of baseline modeling, which typically requires large amounts of historical data from </w:t>
      </w:r>
      <w:r w:rsidR="007C07A9">
        <w:t>more than 200</w:t>
      </w:r>
      <w:r w:rsidR="00DA04B7" w:rsidRPr="00DA04B7">
        <w:t xml:space="preserve"> stations</w:t>
      </w:r>
      <w:r w:rsidR="00746CB9">
        <w:fldChar w:fldCharType="begin"/>
      </w:r>
      <w:r w:rsidR="008A4C5B">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fldChar w:fldCharType="separate"/>
      </w:r>
      <w:r w:rsidR="008A4C5B" w:rsidRPr="008A4C5B">
        <w:rPr>
          <w:rFonts w:eastAsiaTheme="minorEastAsia"/>
          <w:lang w:val="en-US"/>
        </w:rPr>
        <w:t>(Esenbuğa et al. 2023)</w:t>
      </w:r>
      <w:r w:rsidR="00746CB9">
        <w:fldChar w:fldCharType="end"/>
      </w:r>
      <w:r w:rsidR="00836F54">
        <w:t>. I</w:t>
      </w:r>
      <w:r w:rsidR="00DA04B7" w:rsidRPr="00DA04B7">
        <w:t xml:space="preserve">nstead, our method can achieve robust detection with just 8-10 high-quality stations. Second, it overcomes the issue of varying flex power characteristics </w:t>
      </w:r>
      <w:r w:rsidR="003A29DB">
        <w:t>on</w:t>
      </w:r>
      <w:r w:rsidR="00DA04B7" w:rsidRPr="00DA04B7">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4C519C" w:rsidRDefault="001356FA" w:rsidP="00AB63A0">
      <w:pPr>
        <w:pStyle w:val="MainText"/>
        <w:spacing w:line="240" w:lineRule="auto"/>
        <w:jc w:val="both"/>
      </w:pPr>
      <w:r w:rsidRPr="001356FA">
        <w:t>Our contributions are summarized in three parts:</w:t>
      </w:r>
      <w:r w:rsidR="00D12648">
        <w:rPr>
          <w:rFonts w:eastAsia="SimSun" w:hint="eastAsia"/>
          <w:lang w:val="en-US"/>
        </w:rPr>
        <w:t xml:space="preserve"> </w:t>
      </w:r>
      <w:r w:rsidR="00840FA1">
        <w:rPr>
          <w:rFonts w:eastAsia="SimSun"/>
          <w:lang w:val="en-US"/>
        </w:rPr>
        <w:t xml:space="preserve"> </w:t>
      </w:r>
      <w:r w:rsidR="00840FA1" w:rsidRPr="00840FA1">
        <w:rPr>
          <w:rFonts w:eastAsia="SimSun"/>
          <w:lang w:val="en-US"/>
        </w:rPr>
        <w:t>(1)</w:t>
      </w:r>
      <w:r w:rsidR="00FA2A73">
        <w:rPr>
          <w:rFonts w:eastAsia="SimSun"/>
          <w:lang w:val="en-US"/>
        </w:rPr>
        <w:t xml:space="preserve"> </w:t>
      </w:r>
      <w:r w:rsidR="00AE0DE0">
        <w:rPr>
          <w:rFonts w:hint="eastAsia"/>
        </w:rPr>
        <w:t>Pro</w:t>
      </w:r>
      <w:r w:rsidR="00AE0DE0">
        <w:rPr>
          <w:lang w:val="en-US"/>
        </w:rPr>
        <w:t xml:space="preserve">posed </w:t>
      </w:r>
      <w:r w:rsidR="00124F16">
        <w:t>a new detection method, AFPD-DTW, which combines diurnal differences with Dynamic Time Warping (DTW) for flex power detection.</w:t>
      </w:r>
      <w:r w:rsidR="003F3B37">
        <w:t xml:space="preserve"> (2)</w:t>
      </w:r>
      <w:r w:rsidR="00993EC8">
        <w:t xml:space="preserve"> </w:t>
      </w:r>
      <w:r w:rsidR="001E2987">
        <w:t>Provided</w:t>
      </w:r>
      <w:r w:rsidR="00124F16">
        <w:t xml:space="preserve"> a comprehensive list of detection results from 2020 to 2025, offering valuable </w:t>
      </w:r>
      <w:r w:rsidR="007D5C64">
        <w:t>reference</w:t>
      </w:r>
      <w:r w:rsidR="00124F16">
        <w:t xml:space="preserve"> for future research in this field. The </w:t>
      </w:r>
      <w:r w:rsidR="004C129D">
        <w:t>source code</w:t>
      </w:r>
      <w:r w:rsidR="00124F16">
        <w:t xml:space="preserve"> has been open-sourced on GitHub: </w:t>
      </w:r>
      <w:hyperlink r:id="rId9" w:history="1">
        <w:r w:rsidR="00124F16" w:rsidRPr="00FB1DA9">
          <w:rPr>
            <w:rStyle w:val="Hyperlink"/>
          </w:rPr>
          <w:t>https://github.com/BlackiePiggy/AFPD.git</w:t>
        </w:r>
      </w:hyperlink>
      <w:r w:rsidR="0080612C">
        <w:t>. (3)</w:t>
      </w:r>
      <w:r w:rsidR="00993EC8">
        <w:t xml:space="preserve"> </w:t>
      </w:r>
      <w:r w:rsidR="0074317A">
        <w:rPr>
          <w:rFonts w:hint="eastAsia"/>
        </w:rPr>
        <w:t>Offered</w:t>
      </w:r>
      <w:r w:rsidR="00124F16">
        <w:t xml:space="preserve"> an in-depth exploration of the flex power principles, including visual analysis of C/N0 time-series data combined with satellite trajectory features.</w:t>
      </w:r>
    </w:p>
    <w:p w14:paraId="39CF0F74" w14:textId="184F1AF6" w:rsidR="00657961" w:rsidRPr="00D575C2" w:rsidRDefault="00D575C2" w:rsidP="00AB63A0">
      <w:pPr>
        <w:pStyle w:val="MainText"/>
        <w:spacing w:line="240" w:lineRule="auto"/>
        <w:jc w:val="both"/>
      </w:pPr>
      <w:r w:rsidRPr="00D575C2">
        <w:t xml:space="preserve">This paper is organized as follows. </w:t>
      </w:r>
      <w:r w:rsidRPr="00D575C2">
        <w:rPr>
          <w:lang w:eastAsia="en-US"/>
        </w:rPr>
        <w:t>Section 2 summarizes the diurnal characteristics of flex power and explains how step lift and overall lift affect detection</w:t>
      </w:r>
      <w:r w:rsidRPr="00D575C2">
        <w:t xml:space="preserve">.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Pr>
          <w:rFonts w:hint="eastAsia"/>
        </w:rPr>
        <w:t>ex</w:t>
      </w:r>
      <w:r w:rsidR="00C543C1">
        <w:t>periments</w:t>
      </w:r>
      <w:r w:rsidRPr="00D575C2">
        <w:t>, along with an analysis of its performance. Finally, Section 5 summarizes the findings and discusses potential future research directions.</w:t>
      </w:r>
    </w:p>
    <w:p w14:paraId="62E6F4B8" w14:textId="0EA54598" w:rsidR="00207E8E" w:rsidRPr="0006006E" w:rsidRDefault="00207E8E" w:rsidP="00A236F8">
      <w:pPr>
        <w:pStyle w:val="Heading1"/>
        <w:rPr>
          <w:sz w:val="20"/>
          <w:lang w:val="en-US"/>
        </w:rPr>
      </w:pPr>
      <w:r w:rsidRPr="004C519C">
        <w:rPr>
          <w:sz w:val="20"/>
        </w:rPr>
        <w:t>Flex power characterization based on C/N0</w:t>
      </w:r>
    </w:p>
    <w:p w14:paraId="756B9E93" w14:textId="4B587FE1" w:rsidR="00DF4F07" w:rsidRPr="00A20064" w:rsidRDefault="00397AEE" w:rsidP="006A312B">
      <w:pPr>
        <w:pStyle w:val="MainText"/>
        <w:spacing w:line="240" w:lineRule="auto"/>
        <w:ind w:firstLine="0"/>
        <w:jc w:val="both"/>
      </w:pPr>
      <w:r w:rsidRPr="00397AEE">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r>
        <w:t>.</w:t>
      </w:r>
    </w:p>
    <w:p w14:paraId="7B34332E" w14:textId="05B05FBE" w:rsidR="00207E8E" w:rsidRPr="004C519C" w:rsidRDefault="005F16B3" w:rsidP="00A236F8">
      <w:pPr>
        <w:pStyle w:val="Heading2"/>
        <w:ind w:firstLine="408"/>
        <w:rPr>
          <w:rFonts w:ascii="Times New Roman" w:hAnsi="Times New Roman"/>
          <w:sz w:val="20"/>
        </w:rPr>
      </w:pPr>
      <w:r w:rsidRPr="005F16B3">
        <w:rPr>
          <w:rFonts w:ascii="Times New Roman" w:hAnsi="Times New Roman"/>
          <w:sz w:val="20"/>
        </w:rPr>
        <w:lastRenderedPageBreak/>
        <w:t xml:space="preserve">Impact </w:t>
      </w:r>
      <w:r w:rsidR="007C2E2D">
        <w:rPr>
          <w:rFonts w:ascii="Times New Roman" w:hAnsi="Times New Roman" w:hint="eastAsia"/>
          <w:sz w:val="20"/>
        </w:rPr>
        <w:t>and</w:t>
      </w:r>
      <w:r w:rsidR="007C2E2D">
        <w:rPr>
          <w:rFonts w:ascii="Times New Roman" w:hAnsi="Times New Roman"/>
          <w:sz w:val="20"/>
          <w:lang w:val="en-US"/>
        </w:rPr>
        <w:t xml:space="preserve"> visualization </w:t>
      </w:r>
      <w:r w:rsidRPr="005F16B3">
        <w:rPr>
          <w:rFonts w:ascii="Times New Roman" w:hAnsi="Times New Roman"/>
          <w:sz w:val="20"/>
        </w:rPr>
        <w:t>of Step and Overall Lift on C/N0 Detection</w:t>
      </w:r>
    </w:p>
    <w:p w14:paraId="4F24EDAE" w14:textId="7280345E" w:rsidR="00036C3A" w:rsidRDefault="00DD3DF1" w:rsidP="006A312B">
      <w:pPr>
        <w:pStyle w:val="MainText"/>
        <w:spacing w:line="240" w:lineRule="auto"/>
        <w:ind w:firstLine="0"/>
        <w:jc w:val="both"/>
      </w:pPr>
      <w:r w:rsidRPr="00DD3DF1">
        <w:t xml:space="preserve">From the perspective of single-station C/N0 time series analysis, two patterns of flex power impact can be identified: step lift and overall lift. </w:t>
      </w:r>
      <w:r w:rsidR="00A1188A">
        <w:rPr>
          <w:rFonts w:hint="eastAsia"/>
        </w:rPr>
        <w:t xml:space="preserve">Figure </w:t>
      </w:r>
      <w:r w:rsidR="00587A6E">
        <w:fldChar w:fldCharType="begin"/>
      </w:r>
      <w:r w:rsidR="00587A6E">
        <w:instrText xml:space="preserve"> REF _Ref182339739 </w:instrText>
      </w:r>
      <w:r w:rsidR="00A1188A" w:rsidRPr="00A1188A">
        <w:instrText>\# 0 \h</w:instrText>
      </w:r>
      <w:r w:rsidR="00587A6E">
        <w:instrText xml:space="preserve"> </w:instrText>
      </w:r>
      <w:r w:rsidR="00587A6E">
        <w:fldChar w:fldCharType="separate"/>
      </w:r>
      <w:r w:rsidR="00A1188A">
        <w:t>1</w:t>
      </w:r>
      <w:r w:rsidR="00587A6E">
        <w:fldChar w:fldCharType="end"/>
      </w:r>
      <w:r w:rsidR="00797636">
        <w:rPr>
          <w:rFonts w:hint="eastAsia"/>
        </w:rPr>
        <w:t xml:space="preserve"> </w:t>
      </w:r>
      <w:r w:rsidRPr="00DD3DF1">
        <w:t xml:space="preserve">shows the C/N0 values of the S2W signal from different stations on June 3 (blue) and June 4 (red) of 2024. The first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7D2B378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3D0C50D8" w:rsidR="00DA4E2E" w:rsidRPr="00BD0134" w:rsidRDefault="003D0D36" w:rsidP="006A312B">
      <w:pPr>
        <w:pStyle w:val="MainText"/>
        <w:spacing w:line="240" w:lineRule="auto"/>
        <w:jc w:val="both"/>
        <w:rPr>
          <w:rFonts w:hint="eastAsia"/>
          <w:lang w:val="en-US"/>
        </w:rPr>
      </w:pPr>
      <w:r w:rsidRPr="003D0D36">
        <w:t xml:space="preserve">To illustrate the </w:t>
      </w:r>
      <w:r w:rsidR="000F10BD">
        <w:rPr>
          <w:rFonts w:hint="eastAsia"/>
        </w:rPr>
        <w:t>lift</w:t>
      </w:r>
      <w:r w:rsidR="000F10BD">
        <w:rPr>
          <w:lang w:val="en-US"/>
        </w:rPr>
        <w:t xml:space="preserve"> pattern</w:t>
      </w:r>
      <w:r w:rsidRPr="003D0D36">
        <w:t xml:space="preserve"> of flex power on C/N0, we propose a visualization method combining 2D satellite ground tracks with C/N0 time serie</w:t>
      </w:r>
      <w:r w:rsidR="000C721E">
        <w:t>s</w:t>
      </w:r>
      <w:r w:rsidR="00DA4E2E" w:rsidRPr="004C519C">
        <w:t xml:space="preserve">. </w:t>
      </w:r>
      <w:r w:rsidR="00C766D0" w:rsidRPr="004C519C">
        <w:t xml:space="preserve">Figure </w:t>
      </w:r>
      <w:r w:rsidR="00957C3F" w:rsidRPr="004C519C">
        <w:fldChar w:fldCharType="begin"/>
      </w:r>
      <w:r w:rsidR="00957C3F" w:rsidRPr="004C519C">
        <w:instrText xml:space="preserve"> REF _Ref182341174 </w:instrText>
      </w:r>
      <w:r w:rsidR="00C766D0" w:rsidRPr="004C519C">
        <w:instrText>\# 0 \h</w:instrText>
      </w:r>
      <w:r w:rsidR="00957C3F" w:rsidRPr="004C519C">
        <w:instrText xml:space="preserve"> </w:instrText>
      </w:r>
      <w:r w:rsidR="004C519C">
        <w:instrText xml:space="preserve"> \* MERGEFORMAT </w:instrText>
      </w:r>
      <w:r w:rsidR="00957C3F" w:rsidRPr="004C519C">
        <w:fldChar w:fldCharType="separate"/>
      </w:r>
      <w:r w:rsidR="00144948" w:rsidRPr="004C519C">
        <w:t>2</w:t>
      </w:r>
      <w:r w:rsidR="00957C3F" w:rsidRPr="004C519C">
        <w:fldChar w:fldCharType="end"/>
      </w:r>
      <w:r w:rsidR="00957C3F" w:rsidRPr="004C519C">
        <w:t xml:space="preserve"> </w:t>
      </w:r>
      <w:r w:rsidR="008915BB" w:rsidRPr="008915BB">
        <w:t>presents two examples from February 14, 2020: satellite G05 at station BAIE showing a step lift, and satellite G03 at station BIK0 showing an overall lift</w:t>
      </w:r>
      <w:r w:rsidR="007A051D" w:rsidRPr="004C519C">
        <w:t>.</w:t>
      </w:r>
      <w:r w:rsidR="00DA4E2E" w:rsidRPr="004C519C">
        <w:t xml:space="preserve"> </w:t>
      </w:r>
      <w:r w:rsidR="00AA6FB4" w:rsidRPr="00AA6FB4">
        <w:t>In both subfigures</w:t>
      </w:r>
      <w:r w:rsidR="004D6700" w:rsidRPr="004D6700">
        <w:t xml:space="preserve">, </w:t>
      </w:r>
      <w:r w:rsidR="0025619B" w:rsidRPr="0025619B">
        <w:t>the dark-shaded region denotes the flex power activation region, while the dark-blue area represents the station’s field of view (FoV)</w:t>
      </w:r>
      <w:r w:rsidR="00AA6FB4" w:rsidRPr="00AA6FB4">
        <w:t xml:space="preserve">. The pink dashed line indicates the satellite’s trajectory, with yellow crosses </w:t>
      </w:r>
      <w:r w:rsidR="00F455E0" w:rsidRPr="00F455E0">
        <w:t>mark</w:t>
      </w:r>
      <w:r w:rsidR="00F455E0">
        <w:t xml:space="preserve">  </w:t>
      </w:r>
      <w:r w:rsidR="00AA6FB4" w:rsidRPr="00AA6FB4">
        <w:t>activation centers</w:t>
      </w:r>
      <w:r w:rsidR="004A0A50">
        <w:t>, and p</w:t>
      </w:r>
      <w:r w:rsidR="00AA6FB4" w:rsidRPr="00AA6FB4">
        <w:t xml:space="preserve">ink triangles and rectangles </w:t>
      </w:r>
      <w:r w:rsidR="0033447A">
        <w:t>denote</w:t>
      </w:r>
      <w:r w:rsidR="00AA6FB4" w:rsidRPr="00AA6FB4">
        <w:t xml:space="preserve"> the trajectory’s start and endpoints. In the right panel, black dots show </w:t>
      </w:r>
      <w:r w:rsidR="00DB7D58">
        <w:t xml:space="preserve">baseline </w:t>
      </w:r>
      <w:r w:rsidR="00AA6FB4" w:rsidRPr="00AA6FB4">
        <w:t xml:space="preserve">C/N0 </w:t>
      </w:r>
      <w:r w:rsidR="00DB7D58">
        <w:t>value</w:t>
      </w:r>
      <w:r w:rsidR="00AA6FB4" w:rsidRPr="00AA6FB4">
        <w:t xml:space="preserve"> from February 13 (flex power</w:t>
      </w:r>
      <w:r w:rsidR="00470BF7">
        <w:t xml:space="preserve"> deactivated</w:t>
      </w:r>
      <w:r w:rsidR="00AA6FB4" w:rsidRPr="00AA6FB4">
        <w:t xml:space="preserve">), </w:t>
      </w:r>
      <w:r w:rsidR="00D4466B">
        <w:t>whereas</w:t>
      </w:r>
      <w:r w:rsidR="00AA6FB4" w:rsidRPr="00AA6FB4">
        <w:t xml:space="preserve"> colored dots from February 14 </w:t>
      </w:r>
      <w:r w:rsidR="00CC6714">
        <w:t>represent</w:t>
      </w:r>
      <w:r w:rsidR="00AA6FB4" w:rsidRPr="00AA6FB4">
        <w:t xml:space="preserve"> </w:t>
      </w:r>
      <w:r w:rsidR="00C16CED">
        <w:t>received C/N0 values</w:t>
      </w:r>
      <w:r w:rsidR="00C55DDE" w:rsidRPr="00C55DDE">
        <w:rPr>
          <w:sz w:val="24"/>
        </w:rPr>
        <w:t xml:space="preserve"> </w:t>
      </w:r>
      <w:r w:rsidR="00C55DDE" w:rsidRPr="00C55DDE">
        <w:t xml:space="preserve">, with green </w:t>
      </w:r>
      <w:r w:rsidR="00CC6714" w:rsidRPr="00CC6714">
        <w:t xml:space="preserve">indicating </w:t>
      </w:r>
      <w:r w:rsidR="00C55DDE" w:rsidRPr="00C55DDE">
        <w:t>no lift and red indicating a lift.</w:t>
      </w:r>
    </w:p>
    <w:p w14:paraId="42F2334E" w14:textId="5473D7A3" w:rsidR="00957C3F" w:rsidRPr="00EC05A5" w:rsidRDefault="00394065" w:rsidP="006A312B">
      <w:pPr>
        <w:pStyle w:val="MainText"/>
        <w:spacing w:line="240" w:lineRule="auto"/>
        <w:jc w:val="both"/>
        <w:rPr>
          <w:lang w:val="en-US"/>
        </w:rPr>
      </w:pPr>
      <w:r>
        <w:t xml:space="preserve">In subfigure (a), satellite G05 enters BAIE's </w:t>
      </w:r>
      <w:r w:rsidR="00531C09">
        <w:t>FoV</w:t>
      </w:r>
      <w:r>
        <w:t xml:space="preserve"> at 04:39:00. Initially, it remains outside </w:t>
      </w:r>
      <w:r w:rsidR="000043FF" w:rsidRPr="000043FF">
        <w:t>the activation region</w:t>
      </w:r>
      <w:r w:rsidR="00F01C36">
        <w:t xml:space="preserve"> </w:t>
      </w:r>
      <w:r>
        <w:t xml:space="preserve">(green trajectory), showing no C/N0 </w:t>
      </w:r>
      <w:r w:rsidR="00ED5FAF">
        <w:t>enhancement</w:t>
      </w:r>
      <w:r>
        <w:t xml:space="preserve">. As it crosses into the </w:t>
      </w:r>
      <w:r w:rsidR="00DA71E9" w:rsidRPr="00DA71E9">
        <w:t>activation region</w:t>
      </w:r>
      <w:r w:rsidR="00F01C36">
        <w:t xml:space="preserve"> </w:t>
      </w:r>
      <w:r>
        <w:t>(green to red transition), a step lift appears.</w:t>
      </w:r>
      <w:r>
        <w:rPr>
          <w:rFonts w:eastAsiaTheme="minorEastAsia" w:hint="eastAsia"/>
        </w:rPr>
        <w:t xml:space="preserve"> </w:t>
      </w:r>
      <w:r>
        <w:t xml:space="preserve">In subfigure (b), satellite G03 starts within the </w:t>
      </w:r>
      <w:r w:rsidR="00A922E7">
        <w:t xml:space="preserve">activation </w:t>
      </w:r>
      <w:r w:rsidR="00297E7D">
        <w:t>region</w:t>
      </w:r>
      <w:r>
        <w:t xml:space="preserve">, resulting in an </w:t>
      </w:r>
      <w:r w:rsidR="00ED5FAF">
        <w:t>whole-time</w:t>
      </w:r>
      <w:r>
        <w:t xml:space="preserve"> C/N0 </w:t>
      </w:r>
      <w:r w:rsidR="00ED5FAF">
        <w:t>enhancement</w:t>
      </w:r>
      <w:r>
        <w:t xml:space="preserve"> until </w:t>
      </w:r>
      <w:r w:rsidR="006D4B1F">
        <w:rPr>
          <w:rFonts w:hint="eastAsia"/>
        </w:rPr>
        <w:t>FoV</w:t>
      </w:r>
      <w:r w:rsidR="006D4B1F">
        <w:rPr>
          <w:lang w:val="en-US"/>
        </w:rPr>
        <w:t xml:space="preserve"> endpoint</w:t>
      </w:r>
      <w:r w:rsidR="00D73429">
        <w:t xml:space="preserve">. </w:t>
      </w:r>
      <w:r w:rsidR="00585334" w:rsidRPr="00585334">
        <w:t>This overall lift pattern arises when the satellite remains entirely within the activation region throughout the station’s FoV</w:t>
      </w:r>
      <w:r w:rsidR="00DA4E2E" w:rsidRPr="004C519C">
        <w:t>.</w:t>
      </w:r>
    </w:p>
    <w:p w14:paraId="21E19B8D" w14:textId="2D506043" w:rsidR="00DA40F7" w:rsidRPr="00DA40F7" w:rsidRDefault="00DA40F7" w:rsidP="006A312B">
      <w:pPr>
        <w:pStyle w:val="MainText"/>
        <w:spacing w:line="240" w:lineRule="auto"/>
        <w:jc w:val="both"/>
      </w:pPr>
      <w:r w:rsidRPr="0033097F">
        <w:t>If the selected stations exhibit the overall lif</w:t>
      </w:r>
      <w:r w:rsidRPr="0033097F">
        <w:rPr>
          <w:rFonts w:hint="eastAsia"/>
        </w:rPr>
        <w:t>t</w:t>
      </w:r>
      <w:r>
        <w:rPr>
          <w:rFonts w:hint="eastAsia"/>
        </w:rPr>
        <w:t xml:space="preserve"> </w:t>
      </w:r>
      <w:r>
        <w:rPr>
          <w:lang w:val="en-US"/>
        </w:rPr>
        <w:t>pattern</w:t>
      </w:r>
      <w:r w:rsidRPr="0033097F">
        <w:t xml:space="preserve">, methods </w:t>
      </w:r>
      <w:r>
        <w:t>using</w:t>
      </w:r>
      <w:r w:rsidRPr="0033097F">
        <w:t xml:space="preserve"> sliding windows would fail to detect the flex power due to the absence of transitions </w:t>
      </w:r>
      <w:r>
        <w:t>edge</w:t>
      </w:r>
      <w:r w:rsidRPr="0033097F">
        <w:t xml:space="preserve">s. </w:t>
      </w:r>
      <w:r w:rsidRPr="008F08FC">
        <w:t>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lastRenderedPageBreak/>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D838EBA"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2" w:name="X4f1f31f7c7950e90ebd64952786618cba491502"/>
      <w:r w:rsidRPr="004C519C">
        <w:rPr>
          <w:rFonts w:ascii="Times New Roman" w:hAnsi="Times New Roman"/>
          <w:sz w:val="20"/>
        </w:rPr>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rPr>
        <w:t>patt</w:t>
      </w:r>
      <w:r w:rsidR="008B6B53" w:rsidRPr="004C519C">
        <w:rPr>
          <w:rFonts w:ascii="Times New Roman" w:hAnsi="Times New Roman"/>
          <w:sz w:val="20"/>
        </w:rPr>
        <w:t>ern</w:t>
      </w:r>
      <w:r w:rsidR="0001697F" w:rsidRPr="004C519C">
        <w:rPr>
          <w:rFonts w:ascii="Times New Roman" w:hAnsi="Times New Roman" w:hint="eastAsia"/>
          <w:sz w:val="20"/>
        </w:rPr>
        <w:t>s</w:t>
      </w:r>
      <w:r w:rsidRPr="004C519C">
        <w:rPr>
          <w:rFonts w:ascii="Times New Roman" w:hAnsi="Times New Roman"/>
          <w:sz w:val="20"/>
        </w:rPr>
        <w:t xml:space="preserve"> of different receivers and antennas</w:t>
      </w:r>
    </w:p>
    <w:bookmarkEnd w:id="2"/>
    <w:p w14:paraId="65EFB8FD" w14:textId="389162BD" w:rsidR="007D781D" w:rsidRDefault="00575CBE" w:rsidP="00686345">
      <w:pPr>
        <w:pStyle w:val="MainText"/>
        <w:spacing w:line="240" w:lineRule="auto"/>
        <w:ind w:firstLine="0"/>
        <w:jc w:val="both"/>
      </w:pPr>
      <w:r w:rsidRPr="00575CBE">
        <w:t xml:space="preserve">To analyze C/N0 </w:t>
      </w:r>
      <w:r w:rsidR="00823B87">
        <w:t>lift</w:t>
      </w:r>
      <w:r w:rsidR="00A97971">
        <w:rPr>
          <w:lang w:val="en-US"/>
        </w:rPr>
        <w:t xml:space="preserve"> values </w:t>
      </w:r>
      <w:r w:rsidRPr="00575CBE">
        <w:t>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lastRenderedPageBreak/>
        <w:drawing>
          <wp:inline distT="0" distB="0" distL="0" distR="0" wp14:anchorId="45D90ABA" wp14:editId="327D57F7">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30D2D886" w14:textId="03D960EA"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Default="00823B87" w:rsidP="00686345">
      <w:pPr>
        <w:pStyle w:val="MainText"/>
        <w:spacing w:line="240" w:lineRule="auto"/>
        <w:jc w:val="both"/>
      </w:pPr>
      <w:r>
        <w:t>T</w:t>
      </w:r>
      <w:r w:rsidR="004554C8" w:rsidRPr="004C519C">
        <w:t>he average lift values on all IIR-M and IIF satellites</w:t>
      </w:r>
      <w:r w:rsidR="003944A5">
        <w:t xml:space="preserve"> were calculated</w:t>
      </w:r>
      <w:r w:rsidR="004554C8" w:rsidRPr="004C519C">
        <w:t xml:space="preserve"> for each group, with results presented in </w:t>
      </w:r>
      <w:r w:rsidR="004554C8" w:rsidRPr="004C519C">
        <w:fldChar w:fldCharType="begin"/>
      </w:r>
      <w:r w:rsidR="004554C8" w:rsidRPr="004C519C">
        <w:instrText xml:space="preserve"> REF _Ref182391622 \h </w:instrText>
      </w:r>
      <w:r w:rsidR="004C519C">
        <w:instrText xml:space="preserve"> \* MERGEFORMAT </w:instrText>
      </w:r>
      <w:r w:rsidR="004554C8" w:rsidRPr="004C519C">
        <w:fldChar w:fldCharType="separate"/>
      </w:r>
      <w:r w:rsidR="00144948" w:rsidRPr="004C519C">
        <w:t xml:space="preserve">Fig. </w:t>
      </w:r>
      <w:r w:rsidR="00144948" w:rsidRPr="004C519C">
        <w:rPr>
          <w:noProof/>
        </w:rPr>
        <w:t>3</w:t>
      </w:r>
      <w:r w:rsidR="004554C8" w:rsidRPr="004C519C">
        <w:fldChar w:fldCharType="end"/>
      </w:r>
      <w:r w:rsidR="004554C8"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513DD2E1" w14:textId="50B609AB" w:rsidR="00FB5784" w:rsidRPr="00E92C21" w:rsidRDefault="00F231D9" w:rsidP="00686345">
      <w:pPr>
        <w:pStyle w:val="MainText"/>
        <w:spacing w:line="240" w:lineRule="auto"/>
        <w:jc w:val="both"/>
      </w:pPr>
      <w:r w:rsidRPr="00F231D9">
        <w:t>This finding brings attention to a key limitation in methods that rely on baseline model differencing and threshold-based detection, which typically require separate modeling and threshold setting for each receiver-antenna combination.</w:t>
      </w:r>
      <w:r w:rsidR="00F81ECF" w:rsidRPr="004C519C">
        <w:t xml:space="preserve"> This explains why the model-based method proposed by </w:t>
      </w:r>
      <w:r w:rsidR="00314683" w:rsidRPr="004C519C">
        <w:fldChar w:fldCharType="begin"/>
      </w:r>
      <w:r w:rsidR="008A4C5B">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00C60BFB" w:rsidRPr="00C60BFB">
        <w:t>Our method eliminates the need for historical data modeling, and it demonstrates excellent performance in multi-frequency and multi-GNSS scenarios, as shown in the next section</w:t>
      </w:r>
      <w:r w:rsidR="00734891" w:rsidRPr="00734891">
        <w:t>.</w:t>
      </w:r>
      <w:bookmarkStart w:id="4" w:name="sfpd-detector"/>
    </w:p>
    <w:p w14:paraId="3ED06DED" w14:textId="41A4DEDB" w:rsidR="00036C3A" w:rsidRPr="004C519C" w:rsidRDefault="00A203E3" w:rsidP="00036C3A">
      <w:pPr>
        <w:pStyle w:val="Heading1"/>
        <w:rPr>
          <w:sz w:val="20"/>
        </w:rPr>
      </w:pPr>
      <w:r>
        <w:rPr>
          <w:sz w:val="20"/>
        </w:rPr>
        <w:lastRenderedPageBreak/>
        <w:t>Method</w:t>
      </w:r>
      <w:r w:rsidRPr="004C519C">
        <w:rPr>
          <w:rFonts w:hint="eastAsia"/>
          <w:sz w:val="20"/>
        </w:rPr>
        <w:t xml:space="preserve"> </w:t>
      </w:r>
      <w:r>
        <w:rPr>
          <w:sz w:val="20"/>
          <w:lang w:val="en-US"/>
        </w:rPr>
        <w:t xml:space="preserve">of </w:t>
      </w:r>
      <w:r w:rsidR="000371D5" w:rsidRPr="004C519C">
        <w:rPr>
          <w:rFonts w:hint="eastAsia"/>
          <w:sz w:val="20"/>
        </w:rPr>
        <w:t>A</w:t>
      </w:r>
      <w:r w:rsidR="000371D5" w:rsidRPr="004C519C">
        <w:rPr>
          <w:sz w:val="20"/>
        </w:rPr>
        <w:t>FPD-DTW</w:t>
      </w:r>
      <w:bookmarkEnd w:id="4"/>
    </w:p>
    <w:p w14:paraId="739F8BD4" w14:textId="78B27278" w:rsidR="00306BFF" w:rsidRPr="004C519C" w:rsidRDefault="00306BFF" w:rsidP="00686345">
      <w:pPr>
        <w:pStyle w:val="MainText"/>
        <w:spacing w:line="240" w:lineRule="auto"/>
        <w:ind w:firstLine="0"/>
        <w:jc w:val="both"/>
      </w:pPr>
      <w:r w:rsidRPr="004C519C">
        <w:t xml:space="preserve">This section presents the detailed methodology of our proposed </w:t>
      </w:r>
      <w:r w:rsidR="000371D5" w:rsidRPr="004C519C">
        <w:rPr>
          <w:rFonts w:hint="eastAsia"/>
        </w:rPr>
        <w:t>A</w:t>
      </w:r>
      <w:r w:rsidR="000371D5" w:rsidRPr="004C519C">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5"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5"/>
    <w:p w14:paraId="37070F2B" w14:textId="79EB6974" w:rsidR="009B1117" w:rsidRPr="004C519C" w:rsidRDefault="009B1117" w:rsidP="00686345">
      <w:pPr>
        <w:pStyle w:val="MainText"/>
        <w:spacing w:line="240" w:lineRule="auto"/>
        <w:ind w:firstLine="0"/>
        <w:jc w:val="both"/>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rPr>
        <w:t>A</w:t>
      </w:r>
      <w:r w:rsidR="000371D5" w:rsidRPr="004C519C">
        <w:t>FPD-DTW</w:t>
      </w:r>
      <w:r w:rsidRPr="004C519C">
        <w:t xml:space="preserve">). Instead of relying solely on modeling data from flex power off states, </w:t>
      </w:r>
      <w:r w:rsidR="000371D5" w:rsidRPr="004C519C">
        <w:rPr>
          <w:rFonts w:hint="eastAsia"/>
        </w:rPr>
        <w:t>A</w:t>
      </w:r>
      <w:r w:rsidR="000371D5" w:rsidRPr="004C519C">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816859E" w:rsidR="00036C3A" w:rsidRDefault="009B1117" w:rsidP="00686345">
      <w:pPr>
        <w:pStyle w:val="MainText"/>
        <w:spacing w:line="240" w:lineRule="auto"/>
        <w:jc w:val="both"/>
      </w:pPr>
      <w:r w:rsidRPr="004C519C">
        <w:t xml:space="preserve">The </w:t>
      </w:r>
      <w:r w:rsidR="000371D5" w:rsidRPr="004C519C">
        <w:rPr>
          <w:rFonts w:hint="eastAsia"/>
        </w:rPr>
        <w:t>A</w:t>
      </w:r>
      <w:r w:rsidR="000371D5" w:rsidRPr="004C519C">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necessary data. The module accepts observation, navigation, and snx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he Data Processing module extracts C/N0 data, calculates spatiotemporal information, and determines elevation and azimuth angles using station coordinates.</w:t>
      </w:r>
      <w:r w:rsidRPr="004C519C">
        <w:t xml:space="preserve"> </w:t>
      </w:r>
      <w:r w:rsidR="00CC219B" w:rsidRPr="00CC219B">
        <w:t>Data with elevation angles below 30 degrees are filtered out to ensure quality</w:t>
      </w:r>
      <w:r w:rsidRPr="004C519C">
        <w:t>, following common practice in flex power detection</w:t>
      </w:r>
      <w:r w:rsidRPr="004C519C">
        <w:fldChar w:fldCharType="begin"/>
      </w:r>
      <w:r w:rsidR="008A4C5B">
        <w:instrText xml:space="preserve"> ADDIN ZOTERO_ITEM CSL_CITATION {"citationID":"a1mfobe403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lastRenderedPageBreak/>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211DDBB8"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4C519C" w:rsidRDefault="009B1117" w:rsidP="00D7515D">
      <w:pPr>
        <w:pStyle w:val="MainText"/>
        <w:spacing w:line="240" w:lineRule="auto"/>
        <w:jc w:val="both"/>
      </w:pPr>
      <w:r w:rsidRPr="004C519C">
        <w:t xml:space="preserve">Third, the </w:t>
      </w:r>
      <w:r w:rsidR="000371D5" w:rsidRPr="004C519C">
        <w:rPr>
          <w:rFonts w:hint="eastAsia"/>
        </w:rPr>
        <w:t>A</w:t>
      </w:r>
      <w:r w:rsidR="000371D5" w:rsidRPr="004C519C">
        <w:t>FPD-DTW</w:t>
      </w:r>
      <w:r w:rsidRPr="004C519C">
        <w:t xml:space="preserve"> </w:t>
      </w:r>
      <w:r w:rsidR="000371D5" w:rsidRPr="004C519C">
        <w:t>p</w:t>
      </w:r>
      <w:r w:rsidRPr="004C519C">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t>In real-time mode, the model is trimmed to include data up to the detection time</w:t>
      </w:r>
      <w:r w:rsidRPr="004C519C">
        <w:t>.</w:t>
      </w:r>
      <w:r w:rsidR="00001244">
        <w:t xml:space="preserve"> </w:t>
      </w:r>
      <w:r w:rsidRPr="004C519C">
        <w:t>DTW calculations are</w:t>
      </w:r>
      <w:r w:rsidRPr="003E6647">
        <w:t xml:space="preserve"> </w:t>
      </w:r>
      <w:r w:rsidR="003E6647" w:rsidRPr="003E6647">
        <w:rPr>
          <w:rFonts w:eastAsia="SimSun"/>
        </w:rPr>
        <w:t xml:space="preserve">then </w:t>
      </w:r>
      <w:r w:rsidRPr="004C519C">
        <w:t xml:space="preserve">performed between the target and model serial. </w:t>
      </w:r>
      <w:r w:rsidR="00CD3F74">
        <w:t>A</w:t>
      </w:r>
      <w:r w:rsidR="00CD3F74" w:rsidRPr="00CD3F74">
        <w:t>nomaly scoring</w:t>
      </w:r>
      <w:r w:rsidRPr="004C519C">
        <w:t xml:space="preserve"> is conducted </w:t>
      </w:r>
      <w:r w:rsidR="00C2379A" w:rsidRPr="004C519C">
        <w:t>daily</w:t>
      </w:r>
      <w:r w:rsidRPr="004C519C">
        <w:t xml:space="preserve"> for post-processing detection and on a point-by-point basis for real-time detection. </w:t>
      </w:r>
      <w:r w:rsidR="00907E01" w:rsidRPr="00907E01">
        <w:lastRenderedPageBreak/>
        <w:t xml:space="preserve">Anomaly detection is then applied using the </w:t>
      </w:r>
      <w:r w:rsidR="00A40FA3" w:rsidRPr="00732D5D">
        <w:t xml:space="preserve">Interquartile </w:t>
      </w:r>
      <w:r w:rsidR="00A40FA3">
        <w:t>R</w:t>
      </w:r>
      <w:r w:rsidR="00A40FA3" w:rsidRPr="00732D5D">
        <w:t>ange</w:t>
      </w:r>
      <w:r w:rsidR="00732D5D">
        <w:t>(</w:t>
      </w:r>
      <w:r w:rsidR="00A40FA3" w:rsidRPr="00907E01">
        <w:t>IQR</w:t>
      </w:r>
      <w:r w:rsidR="00732D5D">
        <w:t>)</w:t>
      </w:r>
      <w:r w:rsidR="00907E01" w:rsidRPr="00907E01">
        <w:t xml:space="preserve"> method, producing anomaly dates or timestamps.</w:t>
      </w:r>
      <w:r w:rsidR="00047D35" w:rsidRPr="004C519C">
        <w:t xml:space="preserve"> </w:t>
      </w:r>
      <w:r w:rsidRPr="004C519C">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7"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7"/>
    <w:p w14:paraId="62AC731C" w14:textId="22EB8BA4" w:rsidR="00B015C9" w:rsidRPr="004C519C" w:rsidRDefault="00E6227A" w:rsidP="00D7515D">
      <w:pPr>
        <w:pStyle w:val="MainText"/>
        <w:spacing w:line="240" w:lineRule="auto"/>
        <w:ind w:firstLine="0"/>
        <w:jc w:val="both"/>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D7515D">
      <w:pPr>
        <w:pStyle w:val="MainText"/>
        <w:spacing w:line="240" w:lineRule="auto"/>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D7515D">
      <w:pPr>
        <w:pStyle w:val="MainText"/>
        <w:spacing w:line="240" w:lineRule="auto"/>
        <w:ind w:firstLine="0"/>
        <w:jc w:val="both"/>
      </w:pPr>
      <w:r w:rsidRPr="004C519C">
        <w:t>The</w:t>
      </w:r>
      <w:r w:rsidRPr="004C519C">
        <w:rPr>
          <w:rFonts w:hint="eastAsia"/>
        </w:rPr>
        <w:t>n</w:t>
      </w:r>
      <w:r w:rsidRPr="004C519C">
        <w:t>, the differential value is computed as</w:t>
      </w:r>
    </w:p>
    <w:p w14:paraId="75DE2338" w14:textId="77777777" w:rsidR="00B015C9" w:rsidRPr="004C519C" w:rsidRDefault="00000000" w:rsidP="00D7515D">
      <w:pPr>
        <w:pStyle w:val="MainText"/>
        <w:spacing w:line="240" w:lineRule="auto"/>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D7515D">
      <w:pPr>
        <w:pStyle w:val="MainText"/>
        <w:spacing w:line="240" w:lineRule="auto"/>
        <w:ind w:firstLine="0"/>
        <w:jc w:val="both"/>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D7515D">
      <w:pPr>
        <w:pStyle w:val="MainText"/>
        <w:spacing w:line="240" w:lineRule="auto"/>
        <w:jc w:val="both"/>
      </w:pPr>
      <w:r w:rsidRPr="004C519C">
        <w:t>C/N0 time series</w:t>
      </w:r>
      <w:r>
        <w:t xml:space="preserve"> </w:t>
      </w:r>
      <w:r w:rsidRPr="009536AB">
        <w:t>of</w:t>
      </w:r>
      <w:r w:rsidR="00B015C9" w:rsidRPr="004C519C">
        <w:t xml:space="preserve"> real-time detection</w:t>
      </w:r>
      <w:r w:rsidRPr="00BE580A">
        <w:t xml:space="preserve"> can</w:t>
      </w:r>
      <w:r w:rsidRPr="00BE580A">
        <w:rPr>
          <w:rFonts w:eastAsiaTheme="minorEastAsia"/>
        </w:rPr>
        <w:t xml:space="preserve"> be denoted as</w:t>
      </w:r>
      <w:r>
        <w:rPr>
          <w:rFonts w:asciiTheme="minorEastAsia" w:eastAsiaTheme="minorEastAsia" w:hAnsiTheme="minor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t xml:space="preserve">. The </w:t>
      </w:r>
      <w:r w:rsidR="00334736" w:rsidRPr="004C519C">
        <w:t>target</w:t>
      </w:r>
      <w:r w:rsidR="00B015C9" w:rsidRPr="004C519C">
        <w:t xml:space="preserve"> sequence up to the detection point 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rPr>
        <w:t>.</w:t>
      </w:r>
      <w:r w:rsidR="00B015C9" w:rsidRPr="004C519C">
        <w:t xml:space="preserve"> The differential value is then calculated as</w:t>
      </w:r>
    </w:p>
    <w:p w14:paraId="078856C9" w14:textId="4D6D0FFB" w:rsidR="00B015C9" w:rsidRPr="004C519C" w:rsidRDefault="00000000" w:rsidP="00D7515D">
      <w:pPr>
        <w:pStyle w:val="MainText"/>
        <w:spacing w:line="240" w:lineRule="auto"/>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D7515D">
      <w:pPr>
        <w:pStyle w:val="MainText"/>
        <w:spacing w:line="240" w:lineRule="auto"/>
        <w:ind w:firstLine="0"/>
        <w:jc w:val="both"/>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D7515D">
      <w:pPr>
        <w:pStyle w:val="MainText"/>
        <w:spacing w:line="240" w:lineRule="auto"/>
        <w:jc w:val="both"/>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2C8C2E91" w:rsidR="00036C3A" w:rsidRPr="004C519C" w:rsidRDefault="00072FE3" w:rsidP="00D7515D">
      <w:pPr>
        <w:pStyle w:val="MainText"/>
        <w:spacing w:line="240" w:lineRule="auto"/>
        <w:jc w:val="both"/>
      </w:pPr>
      <w:r w:rsidRPr="00072FE3">
        <w:t>To address this issue, we adopt Dynamic Time Warping (DTW), which measures time series similarity by dynamically aligning sequences along an optimal path and computing a distance metric</w:t>
      </w:r>
      <w:r w:rsidR="00B543EA" w:rsidRPr="004C519C">
        <w:fldChar w:fldCharType="begin"/>
      </w:r>
      <w:r w:rsidR="008A4C5B">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4C519C">
        <w:fldChar w:fldCharType="separate"/>
      </w:r>
      <w:r w:rsidR="000C1743" w:rsidRPr="004C519C">
        <w:t>(Berndt and Clifford 1994)</w:t>
      </w:r>
      <w:r w:rsidR="00B543EA" w:rsidRPr="004C519C">
        <w:fldChar w:fldCharType="end"/>
      </w:r>
      <w:r w:rsidR="004E0D0F" w:rsidRPr="004C519C">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D7515D">
      <w:pPr>
        <w:pStyle w:val="MainText"/>
        <w:spacing w:line="240" w:lineRule="auto"/>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D7515D">
      <w:pPr>
        <w:pStyle w:val="MainText"/>
        <w:spacing w:line="240" w:lineRule="auto"/>
        <w:ind w:firstLine="0"/>
        <w:jc w:val="both"/>
      </w:pPr>
      <w:r w:rsidRPr="004C519C">
        <w:rPr>
          <w:rFonts w:hint="eastAsia"/>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D7515D">
      <w:pPr>
        <w:pStyle w:val="MainText"/>
        <w:spacing w:line="240" w:lineRule="auto"/>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D7515D">
      <w:pPr>
        <w:pStyle w:val="MainText"/>
        <w:spacing w:line="240" w:lineRule="auto"/>
        <w:ind w:firstLine="0"/>
        <w:jc w:val="both"/>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rPr>
        <w:t xml:space="preserve"> </w:t>
      </w:r>
      <w:r w:rsidR="00ED1EED" w:rsidRPr="004C519C">
        <w:t xml:space="preserve">When flex power </w:t>
      </w:r>
      <w:r w:rsidR="00CC24F9">
        <w:t xml:space="preserve">mode </w:t>
      </w:r>
      <w:r w:rsidR="00197796">
        <w:t>changes</w:t>
      </w:r>
      <w:r w:rsidR="00ED1EED" w:rsidRPr="004C519C">
        <w:t>, DTW produces a large value, overcoming simple differential analysis limitations. For pos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t>, while 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t>. Finally,</w:t>
      </w:r>
      <w:r w:rsidR="00907376" w:rsidRPr="004C519C">
        <w:t xml:space="preserve"> 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D7515D">
      <w:pPr>
        <w:pStyle w:val="MainText"/>
        <w:spacing w:line="240" w:lineRule="auto"/>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D7515D">
      <w:pPr>
        <w:pStyle w:val="MainText"/>
        <w:spacing w:line="240" w:lineRule="auto"/>
        <w:jc w:val="both"/>
      </w:pPr>
      <w:r w:rsidRPr="004C519C">
        <w:lastRenderedPageBreak/>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rPr>
        <w:t xml:space="preserve"> </w:t>
      </w:r>
      <w:r w:rsidRPr="004C519C">
        <w:t>This demonstrates DTW's ability to recognize similar patterns regardless of temporal shifts.</w:t>
      </w:r>
    </w:p>
    <w:p w14:paraId="2695424D" w14:textId="3214CF8B" w:rsidR="00036C3A" w:rsidRPr="004C519C" w:rsidRDefault="0006683E" w:rsidP="00D7515D">
      <w:pPr>
        <w:pStyle w:val="MainText"/>
        <w:spacing w:line="240" w:lineRule="auto"/>
        <w:jc w:val="both"/>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rPr>
        <w:t xml:space="preserve"> </w:t>
      </w:r>
      <w:r w:rsidRPr="004C519C">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6076A209"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85205C">
      <w:pPr>
        <w:pStyle w:val="MainText"/>
        <w:spacing w:line="240" w:lineRule="auto"/>
        <w:jc w:val="both"/>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rPr>
        <w:t>.</w:t>
      </w:r>
      <w:r w:rsidR="00A06B92" w:rsidRPr="004C519C">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85205C">
      <w:pPr>
        <w:pStyle w:val="MainText"/>
        <w:spacing w:line="240" w:lineRule="auto"/>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85205C">
      <w:pPr>
        <w:pStyle w:val="MainText"/>
        <w:spacing w:line="240" w:lineRule="auto"/>
        <w:jc w:val="both"/>
      </w:pPr>
      <w:r w:rsidRPr="004B5F56">
        <w:t xml:space="preserve">To detect anomaly points, we define upper and lower thresholds based on IQR. A common coefficient </w:t>
      </w:r>
      <m:oMath>
        <m:r>
          <w:rPr>
            <w:rFonts w:ascii="Cambria Math" w:hAnsi="Cambria Math"/>
          </w:rPr>
          <m:t>k</m:t>
        </m:r>
      </m:oMath>
      <w:r w:rsidRPr="004B5F56">
        <w:t xml:space="preserve">, typically </w:t>
      </w:r>
      <w:r w:rsidR="009A4D89" w:rsidRPr="004B5F56">
        <w:rPr>
          <w:rFonts w:eastAsiaTheme="minorEastAsia"/>
        </w:rPr>
        <w:t>around</w:t>
      </w:r>
      <w:r w:rsidRPr="004B5F56">
        <w:t xml:space="preserve"> 1.5, is used</w:t>
      </w:r>
      <w:r w:rsidR="009A4D89">
        <w:t>.</w:t>
      </w:r>
    </w:p>
    <w:p w14:paraId="2CEA8AD6" w14:textId="39129E43" w:rsidR="003D726F" w:rsidRPr="004C519C" w:rsidRDefault="00000000" w:rsidP="0085205C">
      <w:pPr>
        <w:pStyle w:val="MainText"/>
        <w:spacing w:line="240" w:lineRule="auto"/>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85205C">
      <w:pPr>
        <w:pStyle w:val="MainText"/>
        <w:spacing w:line="240" w:lineRule="auto"/>
        <w:ind w:firstLine="0"/>
        <w:jc w:val="both"/>
      </w:pPr>
      <w:r w:rsidRPr="004C519C">
        <w:lastRenderedPageBreak/>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85205C">
      <w:pPr>
        <w:pStyle w:val="MainText"/>
        <w:spacing w:line="240" w:lineRule="auto"/>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85205C">
      <w:pPr>
        <w:pStyle w:val="MainText"/>
        <w:spacing w:line="240" w:lineRule="auto"/>
        <w:ind w:firstLine="0"/>
        <w:jc w:val="both"/>
      </w:pPr>
      <w:r w:rsidRPr="004C519C">
        <w:t>Therefore, the final anomaly determination formula can be expressed as</w:t>
      </w:r>
    </w:p>
    <w:p w14:paraId="41514AD8" w14:textId="095B407C" w:rsidR="000E5E1D" w:rsidRPr="004C519C" w:rsidRDefault="00000000" w:rsidP="0085205C">
      <w:pPr>
        <w:pStyle w:val="MainText"/>
        <w:spacing w:line="240" w:lineRule="auto"/>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16D8D2E" w:rsidR="00036C3A" w:rsidRPr="004C519C" w:rsidRDefault="00143252" w:rsidP="00036C3A">
      <w:pPr>
        <w:pStyle w:val="Heading1"/>
        <w:rPr>
          <w:sz w:val="20"/>
        </w:rPr>
      </w:pPr>
      <w:bookmarkStart w:id="9" w:name="result-and-discussion"/>
      <w:r>
        <w:rPr>
          <w:sz w:val="20"/>
        </w:rPr>
        <w:t xml:space="preserve">Detection </w:t>
      </w:r>
      <w:r w:rsidR="00036C3A" w:rsidRPr="004C519C">
        <w:rPr>
          <w:sz w:val="20"/>
        </w:rPr>
        <w:t>Result</w:t>
      </w:r>
      <w:r w:rsidR="00C2379A" w:rsidRPr="004C519C">
        <w:rPr>
          <w:sz w:val="20"/>
        </w:rPr>
        <w:t>s</w:t>
      </w:r>
      <w:r w:rsidR="00036C3A" w:rsidRPr="004C519C">
        <w:rPr>
          <w:sz w:val="20"/>
        </w:rPr>
        <w:t xml:space="preserve"> and Discussion</w:t>
      </w:r>
      <w:bookmarkEnd w:id="9"/>
      <w:r w:rsidR="00C2379A" w:rsidRPr="004C519C">
        <w:rPr>
          <w:sz w:val="20"/>
        </w:rPr>
        <w:t>s</w:t>
      </w:r>
    </w:p>
    <w:p w14:paraId="568C5D59" w14:textId="63993810" w:rsidR="00B13C09" w:rsidRPr="004C519C" w:rsidRDefault="00B13C09" w:rsidP="00067308">
      <w:pPr>
        <w:pStyle w:val="MainText"/>
        <w:spacing w:line="240" w:lineRule="auto"/>
        <w:ind w:firstLine="0"/>
        <w:jc w:val="both"/>
      </w:pPr>
      <w:r w:rsidRPr="004C519C">
        <w:t xml:space="preserve">This section evaluates the performance of </w:t>
      </w:r>
      <w:r w:rsidR="000371D5" w:rsidRPr="004C519C">
        <w:rPr>
          <w:rFonts w:hint="eastAsia"/>
        </w:rPr>
        <w:t>A</w:t>
      </w:r>
      <w:r w:rsidR="000371D5" w:rsidRPr="004C519C">
        <w:t xml:space="preserve">FPD-DTW </w:t>
      </w:r>
      <w:r w:rsidRPr="004C519C">
        <w:t xml:space="preserve">through </w:t>
      </w:r>
      <w:r w:rsidR="007333C0" w:rsidRPr="004C519C">
        <w:rPr>
          <w:rFonts w:hint="eastAsia"/>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rPr>
        <w:t>A</w:t>
      </w:r>
      <w:r w:rsidR="000371D5" w:rsidRPr="004C519C">
        <w:t xml:space="preserve">FPD-DTW </w:t>
      </w:r>
      <w:r w:rsidRPr="004C519C">
        <w:t>with existing methods to demonstrate its advantages.</w:t>
      </w:r>
    </w:p>
    <w:p w14:paraId="320DBCA6" w14:textId="7E5A8789" w:rsidR="00036C3A" w:rsidRPr="004C519C" w:rsidRDefault="00036C3A" w:rsidP="00036C3A">
      <w:pPr>
        <w:pStyle w:val="Heading2"/>
        <w:ind w:firstLine="408"/>
        <w:rPr>
          <w:rFonts w:ascii="Times New Roman" w:hAnsi="Times New Roman"/>
          <w:sz w:val="20"/>
        </w:rPr>
      </w:pPr>
      <w:bookmarkStart w:id="10" w:name="datasets-and-performance-metrics"/>
      <w:r w:rsidRPr="004C519C">
        <w:rPr>
          <w:rFonts w:ascii="Times New Roman" w:hAnsi="Times New Roman"/>
          <w:sz w:val="20"/>
        </w:rPr>
        <w:t>Datasets</w:t>
      </w:r>
    </w:p>
    <w:bookmarkEnd w:id="10"/>
    <w:p w14:paraId="50A5BADA" w14:textId="0C3D32AE" w:rsidR="00072487" w:rsidRPr="00D85FB3" w:rsidRDefault="0026744B" w:rsidP="00067308">
      <w:pPr>
        <w:pStyle w:val="MainText"/>
        <w:spacing w:line="240" w:lineRule="auto"/>
        <w:ind w:firstLine="0"/>
        <w:jc w:val="both"/>
        <w:rPr>
          <w:rFonts w:ascii="SimSun" w:eastAsia="SimSun" w:hAnsi="SimSun" w:cs="SimSun"/>
        </w:rPr>
      </w:pPr>
      <w:r w:rsidRPr="0026744B">
        <w:t>To evaluate the performance of AFPD-DTW, we conducted post-processing and real-time detection experiments using the datasets presented in </w:t>
      </w:r>
      <w:r>
        <w:fldChar w:fldCharType="begin"/>
      </w:r>
      <w:r>
        <w:instrText xml:space="preserve"> REF _Ref207143904 \h </w:instrText>
      </w:r>
      <w:r>
        <w:fldChar w:fldCharType="separate"/>
      </w:r>
      <w:r w:rsidRPr="00F17C7C">
        <w:t xml:space="preserve">Table </w:t>
      </w:r>
      <w:r>
        <w:rPr>
          <w:noProof/>
        </w:rPr>
        <w:t>1</w:t>
      </w:r>
      <w:r>
        <w:fldChar w:fldCharType="end"/>
      </w:r>
      <w:r w:rsidR="00036C3A" w:rsidRPr="004C519C">
        <w:t xml:space="preserve">. For postprocessing detection of flex power events, we utilized daily 30-second </w:t>
      </w:r>
      <w:r w:rsidR="00E12DF7">
        <w:t xml:space="preserve">S2W C/N0 </w:t>
      </w:r>
      <w:r w:rsidR="00036C3A" w:rsidRPr="004C519C">
        <w:t>data spanning from 2020 to 202</w:t>
      </w:r>
      <w:r w:rsidR="007F48D9">
        <w:rPr>
          <w:rFonts w:hint="eastAsia"/>
        </w:rPr>
        <w:t>5</w:t>
      </w:r>
      <w:r w:rsidR="00036C3A" w:rsidRPr="004C519C">
        <w:t xml:space="preserve"> from eight IGS stations: AIRA, BIK0, CAS1, HAL1, HLFX, KAT1, SAVO and STFU. Subsequently, for real-time detection, we employed data from June 1, 2024, to June 7, 2024 from ten IGS stations: ABPO, CUSV, FAA1, KOKV, KOS1, KOUR, MKEA, NKLG, NNOR</w:t>
      </w:r>
      <w:r w:rsidR="00C2379A" w:rsidRPr="004C519C">
        <w:t>,</w:t>
      </w:r>
      <w:r w:rsidR="00036C3A" w:rsidRPr="004C519C">
        <w:t xml:space="preserve"> and OUS2.</w:t>
      </w:r>
      <w:r w:rsidR="00F35CB8" w:rsidRPr="00F35CB8">
        <w:rPr>
          <w:rFonts w:ascii="-webkit-standard" w:hAnsi="-webkit-standard"/>
          <w:color w:val="000000"/>
          <w:sz w:val="27"/>
          <w:szCs w:val="27"/>
        </w:rPr>
        <w:t xml:space="preserve"> </w:t>
      </w:r>
      <w:r w:rsidR="00F35CB8">
        <w:rPr>
          <w:rFonts w:ascii="-webkit-standard" w:hAnsi="-webkit-standard" w:hint="eastAsia"/>
          <w:color w:val="000000"/>
          <w:sz w:val="27"/>
          <w:szCs w:val="27"/>
        </w:rPr>
        <w:t xml:space="preserve"> </w:t>
      </w:r>
      <w:r w:rsidR="00F35CB8" w:rsidRPr="00F35CB8">
        <w:t>The stations were selected based on two main criteria: continuous availability of reliable C/N0 observations and broad geographical distribution to ensure spatial coverage and redundancy, while hardware consistency was verified using IGS metadata.</w:t>
      </w:r>
      <w:r w:rsidR="00325041">
        <w:rPr>
          <w:rFonts w:ascii="SimSun" w:eastAsia="SimSun" w:hAnsi="SimSun" w:cs="SimSun" w:hint="eastAsia"/>
        </w:rPr>
        <w:t xml:space="preserve"> </w:t>
      </w:r>
      <w:r w:rsidR="00306CD3" w:rsidRPr="004C519C">
        <w:rPr>
          <w:rFonts w:hint="eastAsia"/>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rPr>
        <w:t xml:space="preserve"> </w:t>
      </w:r>
      <w:r w:rsidR="00036C3A" w:rsidRPr="004C519C">
        <w:t>These 30-second data were obtained from CDDIS (</w:t>
      </w:r>
      <w:hyperlink r:id="rId15" w:history="1">
        <w:r w:rsidR="00864437" w:rsidRPr="00B5671F">
          <w:rPr>
            <w:rStyle w:val="Hyperlink"/>
            <w:szCs w:val="20"/>
          </w:rPr>
          <w:t>https://gdc.cddis.eosdis.nasa.gov/pub/gnss/data/daily</w:t>
        </w:r>
      </w:hyperlink>
      <w:r w:rsidR="00864437" w:rsidRPr="00864437">
        <w:t>).</w:t>
      </w:r>
      <w:r w:rsidR="00864437">
        <w:t xml:space="preserve"> </w:t>
      </w:r>
      <w:r w:rsidR="006C2143" w:rsidRPr="006C2143">
        <w:t>For multi-</w:t>
      </w:r>
      <w:r w:rsidR="0032728F">
        <w:t>constellation</w:t>
      </w:r>
      <w:r w:rsidR="006C2143" w:rsidRPr="006C2143">
        <w:t xml:space="preserve"> and multi-frequency validation, we used the </w:t>
      </w:r>
      <w:r w:rsidR="00F6091F">
        <w:rPr>
          <w:rFonts w:hint="eastAsia"/>
        </w:rPr>
        <w:t>set</w:t>
      </w:r>
      <w:r w:rsidR="00F6091F">
        <w:rPr>
          <w:lang w:val="en-US"/>
        </w:rPr>
        <w:t xml:space="preserve"> </w:t>
      </w:r>
      <w:r w:rsidR="006C2143" w:rsidRPr="006C2143">
        <w:t xml:space="preserve">same </w:t>
      </w:r>
      <w:r w:rsidR="00F6091F">
        <w:t>as post-processing</w:t>
      </w:r>
      <w:r w:rsidR="006C2143" w:rsidRPr="006C2143">
        <w:t>, detecting BDS S2I, S6I, and S7I signals from January 2023 to July 2025, as well as GPS S1C and S1W signals from July 2024 to July 2025.</w:t>
      </w:r>
    </w:p>
    <w:p w14:paraId="21EFDDA1" w14:textId="49BB8AB7" w:rsidR="00F17C7C" w:rsidRPr="00F17C7C" w:rsidRDefault="00F17C7C" w:rsidP="00F17C7C">
      <w:pPr>
        <w:pStyle w:val="Caption"/>
        <w:rPr>
          <w:sz w:val="20"/>
        </w:rPr>
      </w:pPr>
      <w:bookmarkStart w:id="11"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697ACC">
        <w:rPr>
          <w:noProof/>
          <w:sz w:val="20"/>
        </w:rPr>
        <w:t>1</w:t>
      </w:r>
      <w:r w:rsidRPr="00F17C7C">
        <w:rPr>
          <w:sz w:val="20"/>
        </w:rPr>
        <w:fldChar w:fldCharType="end"/>
      </w:r>
      <w:bookmarkEnd w:id="11"/>
      <w:r>
        <w:rPr>
          <w:rFonts w:hint="eastAsia"/>
          <w:sz w:val="20"/>
        </w:rPr>
        <w:t xml:space="preserve"> Data</w:t>
      </w:r>
      <w:r>
        <w:rPr>
          <w:sz w:val="20"/>
        </w:rPr>
        <w:t>set</w:t>
      </w:r>
      <w:r w:rsidR="00AA543E">
        <w:rPr>
          <w:sz w:val="20"/>
        </w:rPr>
        <w: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0546C1" w14:paraId="18D9FB98" w14:textId="77777777" w:rsidTr="00B9319D">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2EF62820" w14:textId="77777777" w:rsidR="005078BB" w:rsidRPr="00A74DEC" w:rsidRDefault="005078BB" w:rsidP="000546C1">
            <w:pPr>
              <w:jc w:val="center"/>
              <w:rPr>
                <w:color w:val="000000"/>
                <w:sz w:val="20"/>
                <w:szCs w:val="20"/>
              </w:rPr>
            </w:pPr>
            <w:r w:rsidRPr="00A74DEC">
              <w:rPr>
                <w:color w:val="000000"/>
                <w:sz w:val="20"/>
                <w:szCs w:val="20"/>
              </w:rPr>
              <w:t>Experiment Type</w:t>
            </w:r>
          </w:p>
        </w:tc>
        <w:tc>
          <w:tcPr>
            <w:tcW w:w="2231" w:type="dxa"/>
            <w:noWrap/>
            <w:vAlign w:val="center"/>
            <w:hideMark/>
          </w:tcPr>
          <w:p w14:paraId="346E287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0112689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3A4263A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1FF51958" w14:textId="33F427C4" w:rsidR="005078BB" w:rsidRPr="00A74DEC" w:rsidRDefault="000546C1"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005078BB" w:rsidRPr="00A74DEC">
              <w:rPr>
                <w:color w:val="000000"/>
                <w:sz w:val="20"/>
                <w:szCs w:val="20"/>
              </w:rPr>
              <w:t xml:space="preserve">&amp; </w:t>
            </w:r>
            <w:r w:rsidRPr="00A74DEC">
              <w:rPr>
                <w:color w:val="000000"/>
                <w:sz w:val="20"/>
                <w:szCs w:val="20"/>
              </w:rPr>
              <w:t>FRQ</w:t>
            </w:r>
          </w:p>
        </w:tc>
      </w:tr>
      <w:tr w:rsidR="000546C1" w14:paraId="412D2BF6"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7D95B9A7" w14:textId="794A06C0" w:rsidR="000546C1" w:rsidRDefault="000546C1" w:rsidP="000546C1">
            <w:pPr>
              <w:jc w:val="center"/>
              <w:rPr>
                <w:color w:val="000000"/>
                <w:sz w:val="20"/>
                <w:szCs w:val="20"/>
              </w:rPr>
            </w:pPr>
            <w:r>
              <w:rPr>
                <w:color w:val="000000"/>
                <w:sz w:val="20"/>
                <w:szCs w:val="20"/>
              </w:rPr>
              <w:t>Post-processing</w:t>
            </w:r>
          </w:p>
        </w:tc>
        <w:tc>
          <w:tcPr>
            <w:tcW w:w="2231" w:type="dxa"/>
            <w:vMerge w:val="restart"/>
            <w:noWrap/>
            <w:vAlign w:val="center"/>
            <w:hideMark/>
          </w:tcPr>
          <w:p w14:paraId="740027C9" w14:textId="68D68D76" w:rsidR="000546C1" w:rsidRDefault="00B23CB8"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sidR="000546C1">
              <w:rPr>
                <w:color w:val="000000"/>
                <w:sz w:val="20"/>
                <w:szCs w:val="20"/>
              </w:rPr>
              <w:t xml:space="preserve">2020 – </w:t>
            </w:r>
            <w:r>
              <w:rPr>
                <w:color w:val="000000"/>
                <w:sz w:val="20"/>
                <w:szCs w:val="20"/>
              </w:rPr>
              <w:t xml:space="preserve">July </w:t>
            </w:r>
            <w:r w:rsidR="000546C1">
              <w:rPr>
                <w:color w:val="000000"/>
                <w:sz w:val="20"/>
                <w:szCs w:val="20"/>
              </w:rPr>
              <w:t>202</w:t>
            </w:r>
            <w:r w:rsidR="007B54EF">
              <w:rPr>
                <w:rFonts w:hint="eastAsia"/>
                <w:color w:val="000000"/>
                <w:sz w:val="20"/>
                <w:szCs w:val="20"/>
              </w:rPr>
              <w:t>5</w:t>
            </w:r>
          </w:p>
        </w:tc>
        <w:tc>
          <w:tcPr>
            <w:tcW w:w="1514" w:type="dxa"/>
            <w:noWrap/>
            <w:vAlign w:val="center"/>
            <w:hideMark/>
          </w:tcPr>
          <w:p w14:paraId="45034E6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2AE43737" w14:textId="4AFFA36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1026F261" w14:textId="05CD048D"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4302C50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CFC4319" w14:textId="77777777" w:rsidR="000546C1" w:rsidRDefault="000546C1" w:rsidP="000546C1">
            <w:pPr>
              <w:jc w:val="center"/>
              <w:rPr>
                <w:color w:val="000000"/>
                <w:sz w:val="20"/>
                <w:szCs w:val="20"/>
              </w:rPr>
            </w:pPr>
          </w:p>
        </w:tc>
        <w:tc>
          <w:tcPr>
            <w:tcW w:w="2231" w:type="dxa"/>
            <w:vMerge/>
            <w:vAlign w:val="center"/>
            <w:hideMark/>
          </w:tcPr>
          <w:p w14:paraId="74A701E7"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600E37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2B224EE1" w14:textId="5EC5EB5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5E38C5A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F54DA6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C4D439B" w14:textId="77777777" w:rsidR="000546C1" w:rsidRDefault="000546C1" w:rsidP="000546C1">
            <w:pPr>
              <w:jc w:val="center"/>
              <w:rPr>
                <w:color w:val="000000"/>
                <w:sz w:val="20"/>
                <w:szCs w:val="20"/>
              </w:rPr>
            </w:pPr>
          </w:p>
        </w:tc>
        <w:tc>
          <w:tcPr>
            <w:tcW w:w="2231" w:type="dxa"/>
            <w:vMerge/>
            <w:vAlign w:val="center"/>
            <w:hideMark/>
          </w:tcPr>
          <w:p w14:paraId="1B2775A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3D8D05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3FBEA467" w14:textId="37078AF0"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0FB5DFBC"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32ADC3B"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54AA617" w14:textId="77777777" w:rsidR="000546C1" w:rsidRDefault="000546C1" w:rsidP="000546C1">
            <w:pPr>
              <w:jc w:val="center"/>
              <w:rPr>
                <w:color w:val="000000"/>
                <w:sz w:val="20"/>
                <w:szCs w:val="20"/>
              </w:rPr>
            </w:pPr>
          </w:p>
        </w:tc>
        <w:tc>
          <w:tcPr>
            <w:tcW w:w="2231" w:type="dxa"/>
            <w:vMerge/>
            <w:vAlign w:val="center"/>
            <w:hideMark/>
          </w:tcPr>
          <w:p w14:paraId="1BD27495"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3CF42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7140E304" w14:textId="7057F1A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15208DC"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6185E356"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E4F8406" w14:textId="77777777" w:rsidR="000546C1" w:rsidRDefault="000546C1" w:rsidP="000546C1">
            <w:pPr>
              <w:jc w:val="center"/>
              <w:rPr>
                <w:color w:val="000000"/>
                <w:sz w:val="20"/>
                <w:szCs w:val="20"/>
              </w:rPr>
            </w:pPr>
          </w:p>
        </w:tc>
        <w:tc>
          <w:tcPr>
            <w:tcW w:w="2231" w:type="dxa"/>
            <w:vMerge/>
            <w:vAlign w:val="center"/>
            <w:hideMark/>
          </w:tcPr>
          <w:p w14:paraId="0B88A3B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3FC51A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51D669A2" w14:textId="5681051F"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299F5B7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6ED4148C"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86F5007" w14:textId="77777777" w:rsidR="000546C1" w:rsidRDefault="000546C1" w:rsidP="000546C1">
            <w:pPr>
              <w:jc w:val="center"/>
              <w:rPr>
                <w:color w:val="000000"/>
                <w:sz w:val="20"/>
                <w:szCs w:val="20"/>
              </w:rPr>
            </w:pPr>
          </w:p>
        </w:tc>
        <w:tc>
          <w:tcPr>
            <w:tcW w:w="2231" w:type="dxa"/>
            <w:vMerge/>
            <w:vAlign w:val="center"/>
            <w:hideMark/>
          </w:tcPr>
          <w:p w14:paraId="115E0B1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FDB3B94"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8983A4" w14:textId="7B1A4B4A"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4E8C137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A5190EA"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92527E8" w14:textId="77777777" w:rsidR="000546C1" w:rsidRDefault="000546C1" w:rsidP="000546C1">
            <w:pPr>
              <w:jc w:val="center"/>
              <w:rPr>
                <w:color w:val="000000"/>
                <w:sz w:val="20"/>
                <w:szCs w:val="20"/>
              </w:rPr>
            </w:pPr>
          </w:p>
        </w:tc>
        <w:tc>
          <w:tcPr>
            <w:tcW w:w="2231" w:type="dxa"/>
            <w:vMerge/>
            <w:vAlign w:val="center"/>
            <w:hideMark/>
          </w:tcPr>
          <w:p w14:paraId="0178E273"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594103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C3F2842" w14:textId="445A7E3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4DF8513E"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2BA496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6312F3C" w14:textId="77777777" w:rsidR="000546C1" w:rsidRDefault="000546C1" w:rsidP="000546C1">
            <w:pPr>
              <w:jc w:val="center"/>
              <w:rPr>
                <w:color w:val="000000"/>
                <w:sz w:val="20"/>
                <w:szCs w:val="20"/>
              </w:rPr>
            </w:pPr>
          </w:p>
        </w:tc>
        <w:tc>
          <w:tcPr>
            <w:tcW w:w="2231" w:type="dxa"/>
            <w:vMerge/>
            <w:vAlign w:val="center"/>
            <w:hideMark/>
          </w:tcPr>
          <w:p w14:paraId="17EDDC8D"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1B32D934" w14:textId="25343E4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8C35A6A" w14:textId="5EF1DFE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497042A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25033BE"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6F9EBF7E" w14:textId="60463EAD" w:rsidR="000546C1" w:rsidRDefault="000546C1" w:rsidP="000546C1">
            <w:pPr>
              <w:jc w:val="center"/>
              <w:rPr>
                <w:color w:val="000000"/>
                <w:sz w:val="20"/>
                <w:szCs w:val="20"/>
              </w:rPr>
            </w:pPr>
            <w:r>
              <w:rPr>
                <w:color w:val="000000"/>
                <w:sz w:val="20"/>
                <w:szCs w:val="20"/>
              </w:rPr>
              <w:t>Real-time</w:t>
            </w:r>
          </w:p>
        </w:tc>
        <w:tc>
          <w:tcPr>
            <w:tcW w:w="2231" w:type="dxa"/>
            <w:vMerge w:val="restart"/>
            <w:noWrap/>
            <w:vAlign w:val="center"/>
            <w:hideMark/>
          </w:tcPr>
          <w:p w14:paraId="38254520" w14:textId="01DF499E"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08D9BC5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2419FAD1" w14:textId="312E54DC"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13B7EEC8" w14:textId="6E17F2E9"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611861F0"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9DDC5A2" w14:textId="77777777" w:rsidR="000546C1" w:rsidRDefault="000546C1" w:rsidP="000546C1">
            <w:pPr>
              <w:jc w:val="center"/>
              <w:rPr>
                <w:color w:val="000000"/>
                <w:sz w:val="20"/>
                <w:szCs w:val="20"/>
              </w:rPr>
            </w:pPr>
          </w:p>
        </w:tc>
        <w:tc>
          <w:tcPr>
            <w:tcW w:w="2231" w:type="dxa"/>
            <w:vMerge/>
            <w:vAlign w:val="center"/>
            <w:hideMark/>
          </w:tcPr>
          <w:p w14:paraId="3BF3A7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D7C15EB"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6C618E2B" w14:textId="16BDC73B"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7597F17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546C1" w14:paraId="018EA6B2"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F721511" w14:textId="77777777" w:rsidR="000546C1" w:rsidRDefault="000546C1" w:rsidP="000546C1">
            <w:pPr>
              <w:jc w:val="center"/>
              <w:rPr>
                <w:color w:val="000000"/>
                <w:sz w:val="20"/>
                <w:szCs w:val="20"/>
              </w:rPr>
            </w:pPr>
          </w:p>
        </w:tc>
        <w:tc>
          <w:tcPr>
            <w:tcW w:w="2231" w:type="dxa"/>
            <w:vMerge/>
            <w:vAlign w:val="center"/>
            <w:hideMark/>
          </w:tcPr>
          <w:p w14:paraId="569F28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2D09D18"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08276CCD" w14:textId="0452C7C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6B85A81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46C1" w14:paraId="5DF91A27"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89DA572" w14:textId="77777777" w:rsidR="000546C1" w:rsidRDefault="000546C1" w:rsidP="000546C1">
            <w:pPr>
              <w:jc w:val="center"/>
              <w:rPr>
                <w:color w:val="000000"/>
                <w:sz w:val="20"/>
                <w:szCs w:val="20"/>
              </w:rPr>
            </w:pPr>
          </w:p>
        </w:tc>
        <w:tc>
          <w:tcPr>
            <w:tcW w:w="2231" w:type="dxa"/>
            <w:vMerge/>
            <w:vAlign w:val="center"/>
            <w:hideMark/>
          </w:tcPr>
          <w:p w14:paraId="32E0FB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C26EB49"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7C1D36FE" w14:textId="1C28136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7D3A8A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3473339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86D3910" w14:textId="77777777" w:rsidR="000546C1" w:rsidRDefault="000546C1" w:rsidP="000546C1">
            <w:pPr>
              <w:jc w:val="center"/>
              <w:rPr>
                <w:color w:val="000000"/>
                <w:sz w:val="20"/>
                <w:szCs w:val="20"/>
              </w:rPr>
            </w:pPr>
          </w:p>
        </w:tc>
        <w:tc>
          <w:tcPr>
            <w:tcW w:w="2231" w:type="dxa"/>
            <w:vMerge/>
            <w:vAlign w:val="center"/>
            <w:hideMark/>
          </w:tcPr>
          <w:p w14:paraId="5132EE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29E387B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18DA889F" w14:textId="3948076B"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12B7E906"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3345A6CC"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28E17D8" w14:textId="77777777" w:rsidR="000546C1" w:rsidRDefault="000546C1" w:rsidP="000546C1">
            <w:pPr>
              <w:jc w:val="center"/>
              <w:rPr>
                <w:color w:val="000000"/>
                <w:sz w:val="20"/>
                <w:szCs w:val="20"/>
              </w:rPr>
            </w:pPr>
          </w:p>
        </w:tc>
        <w:tc>
          <w:tcPr>
            <w:tcW w:w="2231" w:type="dxa"/>
            <w:vMerge/>
            <w:vAlign w:val="center"/>
            <w:hideMark/>
          </w:tcPr>
          <w:p w14:paraId="60358EF6"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A56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64A38B3E" w14:textId="4352F2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121A86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3DF623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1CA8DE" w14:textId="77777777" w:rsidR="000546C1" w:rsidRDefault="000546C1" w:rsidP="000546C1">
            <w:pPr>
              <w:jc w:val="center"/>
              <w:rPr>
                <w:color w:val="000000"/>
                <w:sz w:val="20"/>
                <w:szCs w:val="20"/>
              </w:rPr>
            </w:pPr>
          </w:p>
        </w:tc>
        <w:tc>
          <w:tcPr>
            <w:tcW w:w="2231" w:type="dxa"/>
            <w:vMerge/>
            <w:vAlign w:val="center"/>
            <w:hideMark/>
          </w:tcPr>
          <w:p w14:paraId="70870E6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41A49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59544730" w14:textId="156A590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113BF2D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7195622"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BC6CDF6" w14:textId="77777777" w:rsidR="000546C1" w:rsidRDefault="000546C1" w:rsidP="000546C1">
            <w:pPr>
              <w:jc w:val="center"/>
              <w:rPr>
                <w:color w:val="000000"/>
                <w:sz w:val="20"/>
                <w:szCs w:val="20"/>
              </w:rPr>
            </w:pPr>
          </w:p>
        </w:tc>
        <w:tc>
          <w:tcPr>
            <w:tcW w:w="2231" w:type="dxa"/>
            <w:vMerge/>
            <w:vAlign w:val="center"/>
            <w:hideMark/>
          </w:tcPr>
          <w:p w14:paraId="44D8403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725575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2E93EBF6" w14:textId="4B23F3F1"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7BD009E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0F26ABC"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20A476C" w14:textId="77777777" w:rsidR="000546C1" w:rsidRDefault="000546C1" w:rsidP="000546C1">
            <w:pPr>
              <w:jc w:val="center"/>
              <w:rPr>
                <w:color w:val="000000"/>
                <w:sz w:val="20"/>
                <w:szCs w:val="20"/>
              </w:rPr>
            </w:pPr>
          </w:p>
        </w:tc>
        <w:tc>
          <w:tcPr>
            <w:tcW w:w="2231" w:type="dxa"/>
            <w:vMerge/>
            <w:vAlign w:val="center"/>
            <w:hideMark/>
          </w:tcPr>
          <w:p w14:paraId="7F62B17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3EAA5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718FD4E" w14:textId="2558098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44BA7A4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D17AECB"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EF57FD2" w14:textId="77777777" w:rsidR="000546C1" w:rsidRDefault="000546C1" w:rsidP="000546C1">
            <w:pPr>
              <w:jc w:val="center"/>
              <w:rPr>
                <w:color w:val="000000"/>
                <w:sz w:val="20"/>
                <w:szCs w:val="20"/>
              </w:rPr>
            </w:pPr>
          </w:p>
        </w:tc>
        <w:tc>
          <w:tcPr>
            <w:tcW w:w="2231" w:type="dxa"/>
            <w:vMerge/>
            <w:vAlign w:val="center"/>
            <w:hideMark/>
          </w:tcPr>
          <w:p w14:paraId="1B3566BF"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6AB35D7D" w14:textId="27CEBD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7E1675C6" w14:textId="04C3194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3EB1265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F0C6569"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00997286" w14:textId="607D7B12" w:rsidR="005078BB" w:rsidRPr="009D0D99" w:rsidRDefault="005078BB" w:rsidP="000546C1">
            <w:pPr>
              <w:jc w:val="center"/>
              <w:rPr>
                <w:color w:val="000000"/>
                <w:sz w:val="20"/>
                <w:szCs w:val="20"/>
                <w:lang w:val="en-US"/>
              </w:rPr>
            </w:pPr>
            <w:r>
              <w:rPr>
                <w:color w:val="000000"/>
                <w:sz w:val="20"/>
                <w:szCs w:val="20"/>
              </w:rPr>
              <w:t>Multi-</w:t>
            </w:r>
            <w:r w:rsidR="004E39D5">
              <w:rPr>
                <w:color w:val="000000"/>
                <w:sz w:val="20"/>
                <w:szCs w:val="20"/>
              </w:rPr>
              <w:t>Constellation</w:t>
            </w:r>
          </w:p>
        </w:tc>
        <w:tc>
          <w:tcPr>
            <w:tcW w:w="2231" w:type="dxa"/>
            <w:noWrap/>
            <w:vAlign w:val="center"/>
            <w:hideMark/>
          </w:tcPr>
          <w:p w14:paraId="19CB2AD1" w14:textId="7AD2444F" w:rsidR="005078BB" w:rsidRDefault="00CB611A"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Jan </w:t>
            </w:r>
            <w:r w:rsidR="005078BB">
              <w:rPr>
                <w:color w:val="000000"/>
                <w:sz w:val="20"/>
                <w:szCs w:val="20"/>
              </w:rPr>
              <w:t xml:space="preserve">2023 – </w:t>
            </w:r>
            <w:r>
              <w:rPr>
                <w:color w:val="000000"/>
                <w:sz w:val="20"/>
                <w:szCs w:val="20"/>
              </w:rPr>
              <w:t xml:space="preserve">July </w:t>
            </w:r>
            <w:r w:rsidR="005078BB">
              <w:rPr>
                <w:color w:val="000000"/>
                <w:sz w:val="20"/>
                <w:szCs w:val="20"/>
              </w:rPr>
              <w:t>2025</w:t>
            </w:r>
          </w:p>
        </w:tc>
        <w:tc>
          <w:tcPr>
            <w:tcW w:w="1514" w:type="dxa"/>
            <w:noWrap/>
            <w:vAlign w:val="center"/>
            <w:hideMark/>
          </w:tcPr>
          <w:p w14:paraId="223646E1" w14:textId="1CD10F53"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1749F880" w14:textId="77777777"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0BCEFEAA" w14:textId="1B459D26"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0546C1" w14:paraId="0D08B4B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399B3E54" w14:textId="58AA84E8" w:rsidR="005078BB" w:rsidRDefault="005078BB" w:rsidP="000546C1">
            <w:pPr>
              <w:jc w:val="center"/>
              <w:rPr>
                <w:color w:val="000000"/>
                <w:sz w:val="20"/>
                <w:szCs w:val="20"/>
              </w:rPr>
            </w:pPr>
            <w:r>
              <w:rPr>
                <w:color w:val="000000"/>
                <w:sz w:val="20"/>
                <w:szCs w:val="20"/>
              </w:rPr>
              <w:t>Multi-Frequency</w:t>
            </w:r>
          </w:p>
        </w:tc>
        <w:tc>
          <w:tcPr>
            <w:tcW w:w="2231" w:type="dxa"/>
            <w:noWrap/>
            <w:vAlign w:val="center"/>
            <w:hideMark/>
          </w:tcPr>
          <w:p w14:paraId="13B30229" w14:textId="4FF24466" w:rsidR="005078BB" w:rsidRDefault="00CB611A"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n </w:t>
            </w:r>
            <w:r w:rsidR="005078BB">
              <w:rPr>
                <w:color w:val="000000"/>
                <w:sz w:val="20"/>
                <w:szCs w:val="20"/>
              </w:rPr>
              <w:t xml:space="preserve">2024 – </w:t>
            </w:r>
            <w:r>
              <w:rPr>
                <w:color w:val="000000"/>
                <w:sz w:val="20"/>
                <w:szCs w:val="20"/>
              </w:rPr>
              <w:t xml:space="preserve">July </w:t>
            </w:r>
            <w:r w:rsidR="005078BB">
              <w:rPr>
                <w:color w:val="000000"/>
                <w:sz w:val="20"/>
                <w:szCs w:val="20"/>
              </w:rPr>
              <w:t>2025</w:t>
            </w:r>
          </w:p>
        </w:tc>
        <w:tc>
          <w:tcPr>
            <w:tcW w:w="1514" w:type="dxa"/>
            <w:noWrap/>
            <w:vAlign w:val="center"/>
            <w:hideMark/>
          </w:tcPr>
          <w:p w14:paraId="55668E66" w14:textId="0DD93664"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A71BF09" w14:textId="77777777"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58BAB042" w14:textId="6108403D"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1B521229" w14:textId="77777777" w:rsidR="00F17C7C" w:rsidRPr="00F17C7C" w:rsidRDefault="00F17C7C" w:rsidP="00F17C7C">
      <w:pPr>
        <w:pStyle w:val="MainText"/>
        <w:ind w:firstLine="0"/>
        <w:rPr>
          <w:rFonts w:ascii="SimSun" w:eastAsia="SimSun" w:hAnsi="SimSun" w:cs="SimSun"/>
        </w:rPr>
      </w:pP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lastRenderedPageBreak/>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1D669C60" w:rsidR="00AA0EBD" w:rsidRPr="00F3501A" w:rsidRDefault="00AA0EBD" w:rsidP="00F02590">
      <w:pPr>
        <w:pStyle w:val="Caption"/>
        <w:rPr>
          <w:b w:val="0"/>
          <w:bCs/>
          <w:noProof/>
          <w:sz w:val="20"/>
        </w:rPr>
      </w:pPr>
      <w:bookmarkStart w:id="12"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6</w:t>
      </w:r>
      <w:r w:rsidR="0071060E" w:rsidRPr="004C519C">
        <w:rPr>
          <w:noProof/>
          <w:sz w:val="20"/>
        </w:rPr>
        <w:fldChar w:fldCharType="end"/>
      </w:r>
      <w:bookmarkEnd w:id="12"/>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rPr>
        <w:t>A</w:t>
      </w:r>
      <w:r w:rsidR="000371D5" w:rsidRPr="00F3501A">
        <w:rPr>
          <w:b w:val="0"/>
          <w:bCs/>
          <w:sz w:val="20"/>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3"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3"/>
    <w:p w14:paraId="6DCB3893" w14:textId="10FFC7C9" w:rsidR="00734758" w:rsidRPr="004C519C" w:rsidRDefault="000371D5" w:rsidP="00067308">
      <w:pPr>
        <w:pStyle w:val="MainText"/>
        <w:spacing w:line="240" w:lineRule="auto"/>
        <w:ind w:firstLine="0"/>
        <w:jc w:val="both"/>
      </w:pPr>
      <w:r w:rsidRPr="004C519C">
        <w:rPr>
          <w:rFonts w:hint="eastAsia"/>
        </w:rPr>
        <w:t>A</w:t>
      </w:r>
      <w:r w:rsidRPr="004C519C">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In such cases of data loss, multiple stations are needed for joint evaluation to enhance detection performance. During algorithm validation across multiple stations, we discovered that flex power activation dates could be determined using very few stations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lastRenderedPageBreak/>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3A99EADC" w:rsidR="0007451A" w:rsidRPr="004C519C" w:rsidRDefault="0007451A" w:rsidP="0007451A">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4CC47742"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5434651C" w:rsidR="00A61718" w:rsidRPr="004C519C" w:rsidRDefault="00CC4728" w:rsidP="00067308">
      <w:pPr>
        <w:pStyle w:val="MainText"/>
        <w:spacing w:line="240" w:lineRule="auto"/>
        <w:jc w:val="both"/>
      </w:pPr>
      <w:r w:rsidRPr="004C519C">
        <w:t xml:space="preserve">To identify specific flex power change event dates, anomaly detection was performed on the </w:t>
      </w:r>
      <w:r w:rsidR="00361D06" w:rsidRPr="004C519C">
        <w:rPr>
          <w:rFonts w:hint="eastAsia"/>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t xml:space="preserve"> It is important to note that the definition of a flex power event here refers to a change in the flex power mode on a given day</w:t>
      </w:r>
      <w:r w:rsidR="00281A15" w:rsidRPr="004C519C">
        <w:rPr>
          <w:rFonts w:hint="eastAsia"/>
        </w:rPr>
        <w:t>.</w:t>
      </w:r>
      <w:r w:rsidR="00A07284" w:rsidRPr="004C519C">
        <w:t xml:space="preserve"> 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misclassification can be effectively prevented through simple equal-weight or weighted voting across multiple stations and satellites.</w:t>
      </w:r>
      <w:r w:rsidR="001419A9" w:rsidRPr="004C519C">
        <w:t xml:space="preserve"> </w:t>
      </w:r>
      <w:r w:rsidR="001419A9" w:rsidRPr="004C519C">
        <w:fldChar w:fldCharType="begin"/>
      </w:r>
      <w:r w:rsidR="001419A9" w:rsidRPr="004C519C">
        <w:instrText xml:space="preserve"> REF _Ref182608772 \h </w:instrText>
      </w:r>
      <w:r w:rsidR="004C519C">
        <w:instrText xml:space="preserve"> \* MERGEFORMAT </w:instrText>
      </w:r>
      <w:r w:rsidR="001419A9" w:rsidRPr="004C519C">
        <w:fldChar w:fldCharType="separate"/>
      </w:r>
      <w:r w:rsidR="00144948" w:rsidRPr="004C519C">
        <w:t xml:space="preserve">Table </w:t>
      </w:r>
      <w:r w:rsidR="00144948" w:rsidRPr="004C519C">
        <w:rPr>
          <w:noProof/>
        </w:rPr>
        <w:t>1</w:t>
      </w:r>
      <w:r w:rsidR="001419A9" w:rsidRPr="004C519C">
        <w:fldChar w:fldCharType="end"/>
      </w:r>
      <w:r w:rsidRPr="004C519C">
        <w:t xml:space="preserve"> presents </w:t>
      </w:r>
      <w:r w:rsidR="00312450" w:rsidRPr="004C519C">
        <w:rPr>
          <w:rFonts w:hint="eastAsia"/>
        </w:rPr>
        <w:t>A</w:t>
      </w:r>
      <w:r w:rsidR="00312450" w:rsidRPr="004C519C">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A4C5B">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fldChar w:fldCharType="begin"/>
      </w:r>
      <w:r w:rsidR="00B811F6" w:rsidRPr="004C519C">
        <w:instrText xml:space="preserve"> REF _Ref182608761 \h </w:instrText>
      </w:r>
      <w:r w:rsidR="004C519C">
        <w:instrText xml:space="preserve"> \* MERGEFORMAT </w:instrText>
      </w:r>
      <w:r w:rsidR="00B811F6" w:rsidRPr="004C519C">
        <w:fldChar w:fldCharType="separate"/>
      </w:r>
      <w:r w:rsidR="00144948" w:rsidRPr="004C519C">
        <w:t xml:space="preserve">Table </w:t>
      </w:r>
      <w:r w:rsidR="00144948" w:rsidRPr="004C519C">
        <w:rPr>
          <w:noProof/>
        </w:rPr>
        <w:t>2</w:t>
      </w:r>
      <w:r w:rsidR="00B811F6" w:rsidRPr="004C519C">
        <w:fldChar w:fldCharType="end"/>
      </w:r>
      <w:r w:rsidR="002C52ED" w:rsidRPr="004C519C">
        <w:t xml:space="preserve"> </w:t>
      </w:r>
      <w:r w:rsidRPr="004C519C">
        <w:t xml:space="preserve">extends the </w:t>
      </w:r>
      <w:r w:rsidR="00312450" w:rsidRPr="004C519C">
        <w:rPr>
          <w:rFonts w:hint="eastAsia"/>
        </w:rPr>
        <w:t>A</w:t>
      </w:r>
      <w:r w:rsidR="00312450" w:rsidRPr="004C519C">
        <w:t xml:space="preserve">FPD-DTW </w:t>
      </w:r>
      <w:r w:rsidR="004317C2" w:rsidRPr="004C519C">
        <w:t>post-processing</w:t>
      </w:r>
      <w:r w:rsidRPr="004C519C">
        <w:t xml:space="preserve"> algorithm results to flex power events from 2022 through July 202</w:t>
      </w:r>
      <w:r w:rsidR="00C071D5">
        <w:t>5</w:t>
      </w:r>
      <w:r w:rsidRPr="004C519C">
        <w:t>,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67152704"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2500844D"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07443699" w14:textId="66AFFF84" w:rsidR="00933657" w:rsidRPr="004C519C" w:rsidRDefault="00A945F3" w:rsidP="00067308">
      <w:pPr>
        <w:pStyle w:val="MainText"/>
        <w:spacing w:line="240" w:lineRule="auto"/>
        <w:jc w:val="both"/>
      </w:pPr>
      <w:r w:rsidRPr="00A945F3">
        <w:t>Additionally, we identified several overlooked flex power events (marked with *), further validating our algorithm’s superiority</w:t>
      </w:r>
      <w:r w:rsidR="00643B9D" w:rsidRPr="004C519C">
        <w:rPr>
          <w:rFonts w:hint="eastAsia"/>
        </w:rPr>
        <w:t>.</w:t>
      </w:r>
      <w:r w:rsidR="00643B9D" w:rsidRPr="004C519C">
        <w:t xml:space="preserve"> </w:t>
      </w:r>
      <w:r w:rsidR="00643B9D" w:rsidRPr="004C519C">
        <w:rPr>
          <w:rFonts w:hint="eastAsia"/>
        </w:rPr>
        <w:t>Figure</w:t>
      </w:r>
      <w:r w:rsidR="00643B9D" w:rsidRPr="004C519C">
        <w:t xml:space="preserve"> </w:t>
      </w:r>
      <w:r w:rsidR="00643B9D" w:rsidRPr="004C519C">
        <w:fldChar w:fldCharType="begin"/>
      </w:r>
      <w:r w:rsidR="00643B9D" w:rsidRPr="004C519C">
        <w:instrText xml:space="preserve"> REF _Ref188648045 \# 0 \h </w:instrText>
      </w:r>
      <w:r w:rsidR="004C519C">
        <w:instrText xml:space="preserve"> \* MERGEFORMAT </w:instrText>
      </w:r>
      <w:r w:rsidR="00643B9D" w:rsidRPr="004C519C">
        <w:fldChar w:fldCharType="separate"/>
      </w:r>
      <w:r w:rsidR="00144948" w:rsidRPr="004C519C">
        <w:t>10</w:t>
      </w:r>
      <w:r w:rsidR="00643B9D" w:rsidRPr="004C519C">
        <w:fldChar w:fldCharType="end"/>
      </w:r>
      <w:r w:rsidR="00643B9D" w:rsidRPr="004C519C">
        <w:t xml:space="preserve"> </w:t>
      </w:r>
      <w:r w:rsidRPr="00A945F3">
        <w:t>presents multi-station S2W C/N0 time series for three such events from 2020-2021, undetected by FPD</w:t>
      </w:r>
      <w:r w:rsidR="00643B9D" w:rsidRPr="004C519C">
        <w:t xml:space="preserve">. </w:t>
      </w:r>
      <w:r w:rsidR="00BA73E4" w:rsidRPr="00BA73E4">
        <w:t>Colored hollow dots indicate signals from different stations, while red and green shaded areas mark flex power activation and deactivation periods with timestamps</w:t>
      </w:r>
      <w:r w:rsidR="00643B9D" w:rsidRPr="004C519C">
        <w:t xml:space="preserve">. </w:t>
      </w:r>
      <w:r w:rsidR="00D558E7" w:rsidRPr="00D558E7">
        <w:t xml:space="preserve">On July 8 and 9, 2020, G05 flex power was deactivated at 1:24 and activated at 11:25, but on July 10, these times shifted to 0:22 and 13:15, indicating a mode change. On September 18, 2020, </w:t>
      </w:r>
      <w:r w:rsidR="009A4D89">
        <w:t>Flex P</w:t>
      </w:r>
      <w:r w:rsidR="00D558E7" w:rsidRPr="00D558E7">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4C519C">
        <w:t>.</w:t>
      </w:r>
    </w:p>
    <w:p w14:paraId="40B5E94C" w14:textId="77777777" w:rsidR="00645EFF" w:rsidRPr="004C519C" w:rsidRDefault="00645EFF" w:rsidP="005E2A9A">
      <w:pPr>
        <w:rPr>
          <w:sz w:val="20"/>
        </w:rPr>
      </w:pPr>
    </w:p>
    <w:p w14:paraId="0112EC7F" w14:textId="4A65F59F"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lastRenderedPageBreak/>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4963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lastRenderedPageBreak/>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20" w:name="real-time-process-detection"/>
      <w:r w:rsidRPr="004C519C">
        <w:rPr>
          <w:rFonts w:ascii="Times New Roman" w:hAnsi="Times New Roman"/>
          <w:sz w:val="20"/>
        </w:rPr>
        <w:t>Real-time detection</w:t>
      </w:r>
    </w:p>
    <w:bookmarkEnd w:id="20"/>
    <w:p w14:paraId="1611D6FE" w14:textId="7F954102" w:rsidR="009D3EBB" w:rsidRDefault="00A76A36" w:rsidP="00067308">
      <w:pPr>
        <w:pStyle w:val="MainText"/>
        <w:spacing w:line="240" w:lineRule="auto"/>
        <w:ind w:firstLine="0"/>
        <w:jc w:val="both"/>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rPr>
        <w:t>A</w:t>
      </w:r>
      <w:r w:rsidR="00312450" w:rsidRPr="004C519C">
        <w:t xml:space="preserve">FPD-DTW </w:t>
      </w:r>
      <w:r w:rsidR="00D607C2" w:rsidRPr="004C519C">
        <w:t xml:space="preserve">in real-time detection. </w:t>
      </w:r>
      <w:r w:rsidR="00AA33F4" w:rsidRPr="00AA33F4">
        <w:t>Across all PRNs, TPR values exceed 99</w:t>
      </w:r>
      <w:r w:rsidR="00000A40">
        <w:t>.</w:t>
      </w:r>
      <w:r w:rsidR="00AA33F4" w:rsidRPr="00AA33F4">
        <w:t>6</w:t>
      </w:r>
      <w:r w:rsidR="00000A40">
        <w:t>%</w:t>
      </w:r>
      <w:r w:rsidR="00AA33F4" w:rsidRPr="00AA33F4">
        <w:t>, with G15 achieving the highest at 99</w:t>
      </w:r>
      <w:r w:rsidR="00000A40">
        <w:t>.</w:t>
      </w:r>
      <w:r w:rsidR="00AA33F4" w:rsidRPr="00AA33F4">
        <w:t>93</w:t>
      </w:r>
      <w:r w:rsidR="00000A40">
        <w:t>%</w:t>
      </w:r>
      <w:r w:rsidR="00AA33F4" w:rsidRPr="00AA33F4">
        <w:t>. FPR values remain exceptionally low, with G01, G05, G06, G25, and G31 exhibiting zero false positives. Detection accuracy is consistently high, ranging from 99</w:t>
      </w:r>
      <w:r w:rsidR="00322433">
        <w:rPr>
          <w:rFonts w:ascii="SimSun" w:eastAsia="SimSun" w:hAnsi="SimSun" w:cs="SimSun"/>
          <w:lang w:val="en-US"/>
        </w:rPr>
        <w:t>.</w:t>
      </w:r>
      <w:r w:rsidR="00AA33F4" w:rsidRPr="00AA33F4">
        <w:t>7</w:t>
      </w:r>
      <w:r w:rsidR="00322433">
        <w:t>4%</w:t>
      </w:r>
      <w:r w:rsidR="00AA33F4" w:rsidRPr="00AA33F4">
        <w:t xml:space="preserve"> to 99</w:t>
      </w:r>
      <w:r w:rsidR="00322433">
        <w:t>.</w:t>
      </w:r>
      <w:r w:rsidR="00AA33F4" w:rsidRPr="00AA33F4">
        <w:t>9</w:t>
      </w:r>
      <w:r w:rsidR="00322433">
        <w:t>7%</w:t>
      </w:r>
      <w:r w:rsidR="00AA33F4" w:rsidRPr="00AA33F4">
        <w:t>, with G12 demonstrating the highest accuracy. Precision is particularly robust, with multiple satellites achieving 1.0 and the lowest precision still exceeding 99</w:t>
      </w:r>
      <w:r w:rsidR="00322433">
        <w:t>.</w:t>
      </w:r>
      <w:r w:rsidR="00AA33F4" w:rsidRPr="00AA33F4">
        <w:t>95</w:t>
      </w:r>
      <w:r w:rsidR="00322433">
        <w:t>%</w:t>
      </w:r>
      <w:r w:rsidR="00AA33F4" w:rsidRPr="00AA33F4">
        <w:t>. On average, AFPD-DTW achieves a TPR of 99</w:t>
      </w:r>
      <w:r w:rsidR="00322433">
        <w:t>.</w:t>
      </w:r>
      <w:r w:rsidR="00AA33F4" w:rsidRPr="00AA33F4">
        <w:t>86</w:t>
      </w:r>
      <w:r w:rsidR="00322433">
        <w:t>%</w:t>
      </w:r>
      <w:r w:rsidR="00AA33F4" w:rsidRPr="00AA33F4">
        <w:t>, FPR of 0</w:t>
      </w:r>
      <w:r w:rsidR="00322433">
        <w:t>.</w:t>
      </w:r>
      <w:r w:rsidR="00AA33F4" w:rsidRPr="00AA33F4">
        <w:t>05</w:t>
      </w:r>
      <w:r w:rsidR="00322433">
        <w:t>3%</w:t>
      </w:r>
      <w:r w:rsidR="00AA33F4" w:rsidRPr="00AA33F4">
        <w:t>, accuracy of 99</w:t>
      </w:r>
      <w:r w:rsidR="00322433">
        <w:t>.</w:t>
      </w:r>
      <w:r w:rsidR="00AA33F4" w:rsidRPr="00AA33F4">
        <w:t>88</w:t>
      </w:r>
      <w:r w:rsidR="00322433">
        <w:t>%</w:t>
      </w:r>
      <w:r w:rsidR="00AA33F4" w:rsidRPr="00AA33F4">
        <w:t>, and precision of 99</w:t>
      </w:r>
      <w:r w:rsidR="00322433">
        <w:t>.</w:t>
      </w:r>
      <w:r w:rsidR="00AA33F4" w:rsidRPr="00AA33F4">
        <w:t>98</w:t>
      </w:r>
      <w:r w:rsidR="00322433">
        <w:t>%</w:t>
      </w:r>
      <w:r w:rsidR="00AA33F4" w:rsidRPr="00AA33F4">
        <w:t>,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4A1BE1A6"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5A7D57BD" w:rsidR="005F51B8" w:rsidRDefault="00001947" w:rsidP="00067308">
      <w:pPr>
        <w:pStyle w:val="MainText"/>
        <w:spacing w:line="240" w:lineRule="auto"/>
        <w:jc w:val="both"/>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B67352">
        <w:instrText xml:space="preserve"> \* MERGEFORMAT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B67352">
        <w:instrText xml:space="preserve"> \* MERGEFORMAT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39299247" w14:textId="69C08E32" w:rsidR="009E329B" w:rsidRPr="004C519C" w:rsidRDefault="009E329B" w:rsidP="009E329B">
      <w:pPr>
        <w:pStyle w:val="Caption"/>
        <w:keepNext/>
        <w:rPr>
          <w:sz w:val="20"/>
        </w:rPr>
      </w:pPr>
      <w:bookmarkStart w:id="22" w:name="_Ref182346855"/>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lastRenderedPageBreak/>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2230D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5A3B34D4"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77777777" w:rsidR="009B3FD3" w:rsidRDefault="009B3FD3" w:rsidP="00C37F04">
      <w:pPr>
        <w:pStyle w:val="Heading2"/>
        <w:ind w:firstLine="420"/>
        <w:rPr>
          <w:rFonts w:ascii="Times New Roman" w:hAnsi="Times New Roman"/>
          <w:sz w:val="20"/>
          <w:lang w:val="en-US"/>
        </w:rPr>
      </w:pPr>
      <w:bookmarkStart w:id="27" w:name="comparison-and-analysis"/>
      <w:r>
        <w:rPr>
          <w:rFonts w:ascii="Times New Roman" w:hAnsi="Times New Roman" w:hint="eastAsia"/>
          <w:sz w:val="20"/>
        </w:rPr>
        <w:t>Multi</w:t>
      </w:r>
      <w:r>
        <w:rPr>
          <w:rFonts w:ascii="Times New Roman" w:hAnsi="Times New Roman"/>
          <w:sz w:val="20"/>
          <w:lang w:val="en-US"/>
        </w:rPr>
        <w:t>-constellation and multi-frequency experiment</w:t>
      </w:r>
    </w:p>
    <w:p w14:paraId="54CF4C1F" w14:textId="4BA518DE" w:rsidR="00A21E40" w:rsidRPr="00753BE0" w:rsidRDefault="00A21E40" w:rsidP="00067308">
      <w:pPr>
        <w:pStyle w:val="MainText"/>
        <w:spacing w:line="240" w:lineRule="auto"/>
        <w:ind w:firstLine="0"/>
        <w:jc w:val="both"/>
      </w:pPr>
      <w:r w:rsidRPr="00753BE0">
        <w:t xml:space="preserve">To investigate the applicability of AFPD-DTW in multi-constellation and multi-frequency scenarios, we used the same set of stations as in the post-processing experiment in </w:t>
      </w:r>
      <w:r w:rsidRPr="00753BE0">
        <w:fldChar w:fldCharType="begin"/>
      </w:r>
      <w:r w:rsidRPr="00753BE0">
        <w:instrText xml:space="preserve"> REF _Ref207143904 \h  \* MERGEFORMAT </w:instrText>
      </w:r>
      <w:r w:rsidRPr="00753BE0">
        <w:fldChar w:fldCharType="separate"/>
      </w:r>
      <w:r w:rsidRPr="00A21E40">
        <w:t>Table 1</w:t>
      </w:r>
      <w:r w:rsidRPr="00753BE0">
        <w:fldChar w:fldCharType="end"/>
      </w:r>
      <w:r w:rsidRPr="00753BE0">
        <w:t xml:space="preserve"> . For BDS, S2I, S6I, and S7I signals were analyzed from January 2023 to July 2025, and for GPS, S1C and S1W signals were analyzed from January 2024 to July 2025. </w:t>
      </w:r>
    </w:p>
    <w:p w14:paraId="1BC91571" w14:textId="77777777" w:rsidR="00ED762C" w:rsidRDefault="00753BE0" w:rsidP="00067308">
      <w:pPr>
        <w:pStyle w:val="MainText"/>
        <w:spacing w:line="240" w:lineRule="auto"/>
        <w:jc w:val="both"/>
      </w:pPr>
      <w:r w:rsidRPr="00753BE0">
        <w:lastRenderedPageBreak/>
        <w:t>The results are summarized in</w:t>
      </w:r>
      <w:r w:rsidR="009937DF">
        <w:t xml:space="preserve"> </w:t>
      </w:r>
      <w:r w:rsidR="009937DF">
        <w:fldChar w:fldCharType="begin"/>
      </w:r>
      <w:r w:rsidR="009937DF">
        <w:instrText xml:space="preserve"> REF _Ref207144339 \h </w:instrText>
      </w:r>
      <w:r w:rsidR="009937DF">
        <w:fldChar w:fldCharType="separate"/>
      </w:r>
      <w:r w:rsidR="009937DF" w:rsidRPr="00697ACC">
        <w:rPr>
          <w:szCs w:val="20"/>
        </w:rPr>
        <w:t xml:space="preserve">Table </w:t>
      </w:r>
      <w:r w:rsidR="009937DF" w:rsidRPr="00697ACC">
        <w:rPr>
          <w:noProof/>
          <w:szCs w:val="20"/>
        </w:rPr>
        <w:t>6</w:t>
      </w:r>
      <w:r w:rsidR="009937DF">
        <w:fldChar w:fldCharType="end"/>
      </w:r>
      <w:r w:rsidRPr="00753BE0">
        <w:t xml:space="preserve">. No flex power events were detected on the BDS S2I and S7I signals or the GPS S1C signal. For GPS S1W, all detected events coincided with those observed on S2W. </w:t>
      </w:r>
      <w:r w:rsidR="00424C63">
        <w:t>W</w:t>
      </w:r>
      <w:r w:rsidRPr="00753BE0">
        <w:t xml:space="preserve">e also observed that after 2025, satellite G01 was no longer involved in events. Verification against official records confirmed that on January 22, 2025, G01 transitioned from SVN63 (Block IIR-M) to SVN80 (Block III) </w:t>
      </w:r>
      <w:r w:rsidR="00B76894">
        <w:fldChar w:fldCharType="begin"/>
      </w:r>
      <w:r w:rsidR="00B76894">
        <w:instrText xml:space="preserve"> ADDIN ZOTERO_ITEM CSL_CITATION {"citationID":"aid1su2ga7","properties":{"formattedCitation":"\\uldash{(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fldChar w:fldCharType="separate"/>
      </w:r>
      <w:r w:rsidR="00B76894" w:rsidRPr="00B76894">
        <w:rPr>
          <w:rFonts w:eastAsiaTheme="minorEastAsia"/>
          <w:u w:val="dash"/>
          <w:lang w:val="en-US"/>
        </w:rPr>
        <w:t>(USCG Navigation Center 2025)</w:t>
      </w:r>
      <w:r w:rsidR="00B76894">
        <w:fldChar w:fldCharType="end"/>
      </w:r>
      <w:r w:rsidR="00DA4793">
        <w:t xml:space="preserve"> </w:t>
      </w:r>
      <w:r w:rsidRPr="00753BE0">
        <w:t>further supporting that flex power capability is currently limited to GPS Block IIR-M, IIF.</w:t>
      </w:r>
      <w:r w:rsidR="00424C63" w:rsidRPr="00424C63">
        <w:t xml:space="preserve"> </w:t>
      </w:r>
      <w:r w:rsidR="00424C63" w:rsidRPr="00753BE0">
        <w:t xml:space="preserve">On the BDS S6I signal, ten flex power changes were </w:t>
      </w:r>
      <w:r w:rsidR="00424C63">
        <w:t>detected,</w:t>
      </w:r>
      <w:r w:rsidR="00424C63" w:rsidRPr="00753BE0">
        <w:t xml:space="preserve"> </w:t>
      </w:r>
      <w:r w:rsidR="00424C63">
        <w:t>all of which</w:t>
      </w:r>
      <w:r w:rsidR="00424C63" w:rsidRPr="00753BE0">
        <w:t xml:space="preserve"> were BDS-2. Furthermore, all BDS satellites exhibiting flex power functionality were found to be IGSO or MEO, with no GEO satellites affected.</w:t>
      </w:r>
      <w:r w:rsidR="00ED762C" w:rsidRPr="00ED762C">
        <w:t xml:space="preserve"> </w:t>
      </w:r>
    </w:p>
    <w:p w14:paraId="6F78D491" w14:textId="776CEFD6" w:rsidR="00753BE0" w:rsidRPr="00753BE0" w:rsidRDefault="00ED762C" w:rsidP="00067308">
      <w:pPr>
        <w:pStyle w:val="MainText"/>
        <w:spacing w:line="240" w:lineRule="auto"/>
        <w:jc w:val="both"/>
      </w:pPr>
      <w:r w:rsidRPr="00ED762C">
        <w:t>Ground truth validation was performed by satellite ground tracks to confirm the presence of flex power activation. As shown in</w:t>
      </w:r>
      <w:r w:rsidR="00634FA1">
        <w:t xml:space="preserve"> </w:t>
      </w:r>
      <w:r w:rsidR="00634FA1">
        <w:fldChar w:fldCharType="begin"/>
      </w:r>
      <w:r w:rsidR="00634FA1">
        <w:instrText xml:space="preserve"> REF _Ref207189276 \h </w:instrText>
      </w:r>
      <w:r w:rsidR="00634FA1">
        <w:fldChar w:fldCharType="separate"/>
      </w:r>
      <w:r w:rsidR="00634FA1" w:rsidRPr="00AC1E1C">
        <w:t>Fig. 14</w:t>
      </w:r>
      <w:r w:rsidR="00634FA1">
        <w:fldChar w:fldCharType="end"/>
      </w:r>
      <w:r w:rsidRPr="00ED762C">
        <w:t xml:space="preserve">, we illustrate two examples of BDS flex power events. </w:t>
      </w:r>
      <w:r w:rsidR="002D2094">
        <w:t>In both cases</w:t>
      </w:r>
      <w:r w:rsidRPr="00ED762C">
        <w:t xml:space="preserve">, the activation region </w:t>
      </w:r>
      <w:r w:rsidR="00C11D1F">
        <w:t>were</w:t>
      </w:r>
      <w:r w:rsidRPr="00ED762C">
        <w:t xml:space="preserve"> centered at 33°N, 90°E with a radius of 8500 k</w:t>
      </w:r>
      <w:r w:rsidR="009E1C55">
        <w:t>m</w:t>
      </w:r>
      <w:r w:rsidRPr="00FE423D">
        <w:t xml:space="preserve">. </w:t>
      </w:r>
      <w:r w:rsidR="00FE423D" w:rsidRPr="00FE423D">
        <w:rPr>
          <w:rFonts w:eastAsia="SimSun"/>
        </w:rPr>
        <w:t>The difference is that the 2023 event affected both IGSO and MEO satellites, whereas the 2024 event involved only IGSO satellites.</w:t>
      </w:r>
      <w:r w:rsidR="00FE423D">
        <w:t xml:space="preserve"> </w:t>
      </w:r>
      <w:r w:rsidRPr="00FE423D">
        <w:t>Notably</w:t>
      </w:r>
      <w:r w:rsidRPr="00ED762C">
        <w:t>,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7A045D36"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Pr="00AC1E1C">
        <w:rPr>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03D9F685"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77777777" w:rsidR="009B3FD3" w:rsidRPr="009B3FD3" w:rsidRDefault="009B3FD3" w:rsidP="00C37F04">
      <w:pPr>
        <w:pStyle w:val="Heading2"/>
        <w:ind w:firstLine="420"/>
        <w:rPr>
          <w:rFonts w:ascii="Times New Roman" w:hAnsi="Times New Roman"/>
          <w:sz w:val="20"/>
          <w:lang w:val="en-US"/>
        </w:rPr>
      </w:pPr>
      <w:r w:rsidRPr="004C519C">
        <w:rPr>
          <w:rFonts w:ascii="Times New Roman" w:hAnsi="Times New Roman"/>
          <w:sz w:val="20"/>
        </w:rPr>
        <w:t>Comparison and analysis</w:t>
      </w:r>
      <w:r>
        <w:rPr>
          <w:rFonts w:ascii="Times New Roman" w:hAnsi="Times New Roman" w:hint="eastAsia"/>
          <w:sz w:val="20"/>
        </w:rPr>
        <w:t xml:space="preserve"> </w:t>
      </w:r>
    </w:p>
    <w:bookmarkEnd w:id="27"/>
    <w:p w14:paraId="30FD8381" w14:textId="6C0D4FFA" w:rsidR="00A12AE7" w:rsidRPr="004C519C" w:rsidRDefault="00A12AE7" w:rsidP="00067308">
      <w:pPr>
        <w:pStyle w:val="MainText"/>
        <w:spacing w:line="240" w:lineRule="auto"/>
        <w:ind w:firstLine="0"/>
        <w:jc w:val="both"/>
      </w:pPr>
      <w:r w:rsidRPr="004C519C">
        <w:t xml:space="preserve">A comprehensive performance comparison between </w:t>
      </w:r>
      <w:r w:rsidR="00312450" w:rsidRPr="004C519C">
        <w:rPr>
          <w:rFonts w:hint="eastAsia"/>
        </w:rPr>
        <w:t>A</w:t>
      </w:r>
      <w:r w:rsidR="00312450" w:rsidRPr="004C519C">
        <w:t xml:space="preserve">FPD-DTW </w:t>
      </w:r>
      <w:r w:rsidRPr="004C519C">
        <w:t>and previous methods (FPD, random forest</w:t>
      </w:r>
      <w:r w:rsidR="003C7F59" w:rsidRPr="004C519C">
        <w:t>-based</w:t>
      </w:r>
      <w:r w:rsidRPr="004C519C">
        <w:t>, and mode</w:t>
      </w:r>
      <w:r w:rsidR="00C50A1B" w:rsidRPr="004C519C">
        <w:rPr>
          <w:rFonts w:hint="eastAsia"/>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rPr>
        <w:t>A</w:t>
      </w:r>
      <w:r w:rsidR="00312450" w:rsidRPr="004C519C">
        <w:t xml:space="preserve">FPD-DTW </w:t>
      </w:r>
      <w:r w:rsidRPr="004C519C">
        <w:t>achieved 99</w:t>
      </w:r>
      <w:r w:rsidR="0066574A">
        <w:t>.</w:t>
      </w:r>
      <w:r w:rsidRPr="004C519C">
        <w:t>8</w:t>
      </w:r>
      <w:r w:rsidR="0066574A">
        <w:t>6%</w:t>
      </w:r>
      <w:r w:rsidRPr="004C519C">
        <w:t xml:space="preserve">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65FB391D" w14:textId="2E0CDE33" w:rsidR="00BF56C3" w:rsidRDefault="006075AE" w:rsidP="00067308">
      <w:pPr>
        <w:pStyle w:val="MainText"/>
        <w:spacing w:line="240" w:lineRule="auto"/>
        <w:jc w:val="both"/>
      </w:pPr>
      <w:r w:rsidRPr="006075AE">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2FF44282" w14:textId="77777777" w:rsidR="009D3AEF" w:rsidRPr="00067308" w:rsidRDefault="009D3AEF" w:rsidP="00067308">
      <w:pPr>
        <w:pStyle w:val="MainText"/>
        <w:spacing w:line="240" w:lineRule="auto"/>
        <w:jc w:val="both"/>
        <w:rPr>
          <w:rFonts w:hint="eastAsia"/>
        </w:rPr>
      </w:pPr>
    </w:p>
    <w:p w14:paraId="53275004" w14:textId="3103E1E5"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8A4C5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1701"/>
        <w:gridCol w:w="2694"/>
        <w:gridCol w:w="2693"/>
      </w:tblGrid>
      <w:tr w:rsidR="00C066E0" w:rsidRPr="009E3FC8" w14:paraId="1637E39E" w14:textId="77777777" w:rsidTr="00C066E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5C66B97F" w14:textId="77777777" w:rsidR="00C066E0" w:rsidRPr="009E3FC8" w:rsidRDefault="00C066E0" w:rsidP="00C33709">
            <w:pPr>
              <w:jc w:val="center"/>
              <w:rPr>
                <w:rFonts w:eastAsia="DengXian"/>
                <w:color w:val="000000"/>
                <w:sz w:val="20"/>
              </w:rPr>
            </w:pPr>
            <w:r w:rsidRPr="009E3FC8">
              <w:rPr>
                <w:rFonts w:eastAsia="DengXian"/>
                <w:color w:val="000000"/>
                <w:sz w:val="20"/>
              </w:rPr>
              <w:t>Method</w:t>
            </w:r>
          </w:p>
        </w:tc>
        <w:tc>
          <w:tcPr>
            <w:tcW w:w="850" w:type="dxa"/>
            <w:vMerge w:val="restart"/>
            <w:noWrap/>
            <w:hideMark/>
          </w:tcPr>
          <w:p w14:paraId="6BE72150"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701" w:type="dxa"/>
            <w:vMerge w:val="restart"/>
            <w:noWrap/>
            <w:hideMark/>
          </w:tcPr>
          <w:p w14:paraId="22B73E14"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694" w:type="dxa"/>
            <w:vMerge w:val="restart"/>
            <w:noWrap/>
            <w:hideMark/>
          </w:tcPr>
          <w:p w14:paraId="6AD53A76"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693" w:type="dxa"/>
            <w:vMerge w:val="restart"/>
            <w:hideMark/>
          </w:tcPr>
          <w:p w14:paraId="1130BFB9"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C066E0" w:rsidRPr="009E3FC8" w14:paraId="02C4E9FC" w14:textId="77777777" w:rsidTr="00C066E0">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923DBD8" w14:textId="77777777" w:rsidR="00C066E0" w:rsidRPr="009E3FC8" w:rsidRDefault="00C066E0" w:rsidP="00C33709">
            <w:pPr>
              <w:rPr>
                <w:rFonts w:eastAsia="DengXian"/>
                <w:color w:val="000000"/>
                <w:sz w:val="20"/>
              </w:rPr>
            </w:pPr>
          </w:p>
        </w:tc>
        <w:tc>
          <w:tcPr>
            <w:tcW w:w="850" w:type="dxa"/>
            <w:vMerge/>
            <w:hideMark/>
          </w:tcPr>
          <w:p w14:paraId="6FB5D731"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701" w:type="dxa"/>
            <w:vMerge/>
            <w:hideMark/>
          </w:tcPr>
          <w:p w14:paraId="50F6EDAB"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4" w:type="dxa"/>
            <w:vMerge/>
            <w:hideMark/>
          </w:tcPr>
          <w:p w14:paraId="2C088CE4"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3" w:type="dxa"/>
            <w:vMerge/>
            <w:hideMark/>
          </w:tcPr>
          <w:p w14:paraId="5F11E383"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C066E0" w:rsidRPr="009E3FC8" w14:paraId="1A04347D"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C066E0" w:rsidRPr="009E3FC8" w:rsidRDefault="00C066E0" w:rsidP="00C33709">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701" w:type="dxa"/>
            <w:noWrap/>
            <w:hideMark/>
          </w:tcPr>
          <w:p w14:paraId="407AE71D" w14:textId="7CBD073F"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694" w:type="dxa"/>
            <w:noWrap/>
            <w:hideMark/>
          </w:tcPr>
          <w:p w14:paraId="460107F2" w14:textId="24BE978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2693" w:type="dxa"/>
            <w:noWrap/>
            <w:hideMark/>
          </w:tcPr>
          <w:p w14:paraId="309AA289"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r>
      <w:tr w:rsidR="00C066E0" w:rsidRPr="009E3FC8" w14:paraId="14D4B0D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C066E0" w:rsidRPr="009E3FC8" w:rsidRDefault="00C066E0" w:rsidP="00C33709">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701" w:type="dxa"/>
            <w:noWrap/>
            <w:hideMark/>
          </w:tcPr>
          <w:p w14:paraId="2495065A" w14:textId="7BC1507C"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421637F" w14:textId="259A78DA"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2693" w:type="dxa"/>
            <w:noWrap/>
            <w:hideMark/>
          </w:tcPr>
          <w:p w14:paraId="0FF2A67A"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1223C588"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C066E0" w:rsidRPr="009E3FC8" w:rsidRDefault="00C066E0" w:rsidP="00C33709">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701" w:type="dxa"/>
            <w:noWrap/>
            <w:hideMark/>
          </w:tcPr>
          <w:p w14:paraId="7361C0D5" w14:textId="38405D1A"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82F90FC" w14:textId="2FD5AEE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2693" w:type="dxa"/>
            <w:noWrap/>
            <w:hideMark/>
          </w:tcPr>
          <w:p w14:paraId="23D9D2B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335DA52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C066E0" w:rsidRDefault="00C066E0" w:rsidP="00C33709">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C066E0" w:rsidRPr="009E3FC8" w:rsidRDefault="00C066E0" w:rsidP="00C33709">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701" w:type="dxa"/>
            <w:noWrap/>
            <w:hideMark/>
          </w:tcPr>
          <w:p w14:paraId="1F429C9C" w14:textId="77777777" w:rsidR="00C066E0"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694" w:type="dxa"/>
            <w:noWrap/>
            <w:hideMark/>
          </w:tcPr>
          <w:p w14:paraId="3E1FB774" w14:textId="5CAFF946"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8</w:t>
            </w:r>
            <w:r w:rsidR="00AD493D">
              <w:rPr>
                <w:rFonts w:eastAsia="DengXian"/>
                <w:b/>
                <w:bCs/>
                <w:color w:val="000000"/>
                <w:sz w:val="20"/>
              </w:rPr>
              <w:t>-10</w:t>
            </w:r>
            <w:r w:rsidRPr="009E3FC8">
              <w:rPr>
                <w:rFonts w:eastAsia="DengXian"/>
                <w:b/>
                <w:bCs/>
                <w:color w:val="000000"/>
                <w:sz w:val="20"/>
              </w:rPr>
              <w:t xml:space="preserve"> stations; </w:t>
            </w:r>
            <w:r>
              <w:rPr>
                <w:rFonts w:eastAsia="DengXian"/>
                <w:b/>
                <w:bCs/>
                <w:color w:val="000000"/>
                <w:sz w:val="20"/>
              </w:rPr>
              <w:t>No data storage requirements</w:t>
            </w:r>
          </w:p>
        </w:tc>
        <w:tc>
          <w:tcPr>
            <w:tcW w:w="2693" w:type="dxa"/>
            <w:noWrap/>
            <w:hideMark/>
          </w:tcPr>
          <w:p w14:paraId="61CDC06B"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r>
    </w:tbl>
    <w:p w14:paraId="3175E781" w14:textId="77777777" w:rsidR="00C33709" w:rsidRDefault="00C33709" w:rsidP="00B712C9">
      <w:pPr>
        <w:pStyle w:val="BodyText"/>
      </w:pPr>
    </w:p>
    <w:p w14:paraId="013818F8" w14:textId="7C80DF8D" w:rsidR="000F1A0B" w:rsidRPr="00F3501A" w:rsidRDefault="000F1A0B" w:rsidP="000F1A0B">
      <w:pPr>
        <w:pStyle w:val="Caption"/>
        <w:keepNext/>
        <w:rPr>
          <w:b w:val="0"/>
          <w:bCs/>
          <w:sz w:val="20"/>
        </w:rPr>
      </w:pPr>
      <w:bookmarkStart w:id="31" w:name="_Ref182346647"/>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8A4C5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8716ED" w:rsidRDefault="000C47F2"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3402" w:type="dxa"/>
            <w:gridSpan w:val="4"/>
            <w:noWrap/>
            <w:hideMark/>
          </w:tcPr>
          <w:p w14:paraId="6480296E" w14:textId="7E17C07D"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 Performance</w:t>
            </w:r>
          </w:p>
        </w:tc>
        <w:tc>
          <w:tcPr>
            <w:tcW w:w="3544" w:type="dxa"/>
            <w:gridSpan w:val="4"/>
            <w:noWrap/>
            <w:hideMark/>
          </w:tcPr>
          <w:p w14:paraId="23C2496A"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892D59">
      <w:pPr>
        <w:pStyle w:val="MainText"/>
        <w:spacing w:line="240" w:lineRule="auto"/>
        <w:jc w:val="both"/>
      </w:pPr>
      <w:bookmarkStart w:id="32" w:name="conclusion"/>
      <w:r w:rsidRPr="004C519C">
        <w:t xml:space="preserve">In terms of detection speed, defined as the processing time for single-year, single-station, single-satellite, single-signal flex power detection, </w:t>
      </w:r>
      <w:r w:rsidRPr="004C519C">
        <w:rPr>
          <w:rFonts w:hint="eastAsia"/>
        </w:rPr>
        <w:t>A</w:t>
      </w:r>
      <w:r w:rsidRPr="004C519C">
        <w:t xml:space="preserve">FPD-DTW shows a 20-fold improvement over FPD based on C and Python 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892D59">
      <w:pPr>
        <w:pStyle w:val="MainText"/>
        <w:spacing w:line="240" w:lineRule="auto"/>
        <w:jc w:val="both"/>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2A9746A4" w14:textId="20427A42" w:rsidR="00A12AE7" w:rsidRPr="004C519C" w:rsidRDefault="00A12AE7" w:rsidP="00A12AE7">
      <w:pPr>
        <w:pStyle w:val="Heading1"/>
        <w:rPr>
          <w:sz w:val="20"/>
        </w:rPr>
      </w:pPr>
      <w:r w:rsidRPr="004C519C">
        <w:rPr>
          <w:sz w:val="20"/>
        </w:rPr>
        <w:t>Conclusion</w:t>
      </w:r>
      <w:bookmarkEnd w:id="32"/>
      <w:r w:rsidR="00C2379A" w:rsidRPr="004C519C">
        <w:rPr>
          <w:sz w:val="20"/>
        </w:rPr>
        <w:t>s</w:t>
      </w:r>
    </w:p>
    <w:p w14:paraId="1BDF7124" w14:textId="42B4C949" w:rsidR="00A12AE7" w:rsidRPr="004C519C" w:rsidRDefault="00695ADA" w:rsidP="00892D59">
      <w:pPr>
        <w:pStyle w:val="MainText"/>
        <w:spacing w:line="240" w:lineRule="auto"/>
        <w:jc w:val="both"/>
      </w:pPr>
      <w:r w:rsidRPr="00695ADA">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t xml:space="preserve">the </w:t>
      </w:r>
      <w:r w:rsidRPr="00695ADA">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t>.</w:t>
      </w:r>
      <w:r w:rsidRPr="00695ADA">
        <w:t>83</w:t>
      </w:r>
      <w:r w:rsidR="00F675A5">
        <w:t>%</w:t>
      </w:r>
      <w:r w:rsidRPr="00695ADA">
        <w:t>, precision: 99</w:t>
      </w:r>
      <w:r w:rsidR="00F675A5">
        <w:t>.</w:t>
      </w:r>
      <w:r w:rsidRPr="00695ADA">
        <w:t>16, recall: 98</w:t>
      </w:r>
      <w:r w:rsidR="00F675A5">
        <w:t>.</w:t>
      </w:r>
      <w:r w:rsidRPr="00695ADA">
        <w:t>15</w:t>
      </w:r>
      <w:r w:rsidR="00F675A5">
        <w:t>%</w:t>
      </w:r>
      <w:r w:rsidRPr="00695ADA">
        <w:t>) and real-time detection scenarios (accuracy: 99</w:t>
      </w:r>
      <w:r w:rsidR="00F675A5">
        <w:t>.</w:t>
      </w:r>
      <w:r w:rsidRPr="00695ADA">
        <w:t>88</w:t>
      </w:r>
      <w:r w:rsidR="00F675A5">
        <w:t>%</w:t>
      </w:r>
      <w:r w:rsidRPr="00695ADA">
        <w:t>, precision: 99</w:t>
      </w:r>
      <w:r w:rsidR="00F675A5">
        <w:t>.</w:t>
      </w:r>
      <w:r w:rsidRPr="00695ADA">
        <w:t>98</w:t>
      </w:r>
      <w:r w:rsidR="009F2CB3">
        <w:t>%</w:t>
      </w:r>
      <w:r w:rsidRPr="00695ADA">
        <w:t>, recall: 99</w:t>
      </w:r>
      <w:r w:rsidR="00F675A5">
        <w:t>.</w:t>
      </w:r>
      <w:r w:rsidRPr="00695ADA">
        <w:t>8</w:t>
      </w:r>
      <w:r w:rsidR="009F2CB3">
        <w:t>6</w:t>
      </w:r>
      <w:r w:rsidR="00F675A5">
        <w:t>%</w:t>
      </w:r>
      <w:r w:rsidRPr="00695ADA">
        <w:t xml:space="preserve">, false positive rate: </w:t>
      </w:r>
      <w:r w:rsidR="00F675A5">
        <w:t>0.0</w:t>
      </w:r>
      <w:r w:rsidRPr="00695ADA">
        <w:t>53</w:t>
      </w:r>
      <w:r w:rsidR="00F675A5">
        <w:t>%</w:t>
      </w:r>
      <w:r w:rsidRPr="00695ADA">
        <w:t xml:space="preserve">). Through </w:t>
      </w:r>
      <w:r w:rsidR="009A4D89">
        <w:t xml:space="preserve">a </w:t>
      </w:r>
      <w:r w:rsidRPr="00695ADA">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outlineLvl w:val="0"/>
        <w:rPr>
          <w:b/>
          <w:kern w:val="28"/>
          <w:sz w:val="20"/>
        </w:rPr>
      </w:pPr>
      <w:r w:rsidRPr="004C519C">
        <w:rPr>
          <w:rFonts w:hint="eastAsia"/>
          <w:b/>
          <w:kern w:val="28"/>
          <w:sz w:val="20"/>
        </w:rPr>
        <w:t>A</w:t>
      </w:r>
      <w:r w:rsidRPr="004C519C">
        <w:rPr>
          <w:b/>
          <w:kern w:val="28"/>
          <w:sz w:val="20"/>
        </w:rPr>
        <w:t>cknowledgment</w:t>
      </w:r>
    </w:p>
    <w:p w14:paraId="30C1A222" w14:textId="48893E88" w:rsidR="00F670E2" w:rsidRPr="004C519C" w:rsidRDefault="005F5CD1" w:rsidP="00A4129D">
      <w:pPr>
        <w:spacing w:after="120"/>
        <w:jc w:val="both"/>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4C519C" w:rsidRDefault="003D1494" w:rsidP="004B51C3">
      <w:pPr>
        <w:pStyle w:val="Heading1"/>
        <w:spacing w:after="120"/>
        <w:rPr>
          <w:b w:val="0"/>
          <w:bCs/>
          <w:sz w:val="20"/>
        </w:rPr>
      </w:pPr>
      <w:r w:rsidRPr="004C519C">
        <w:rPr>
          <w:rFonts w:hint="eastAsia"/>
          <w:sz w:val="20"/>
        </w:rPr>
        <w:t>References</w:t>
      </w:r>
    </w:p>
    <w:p w14:paraId="760B1692" w14:textId="15FCFE00" w:rsidR="00B8394E" w:rsidRDefault="00874707" w:rsidP="005F2117">
      <w:pPr>
        <w:spacing w:after="120"/>
        <w:jc w:val="both"/>
        <w:rPr>
          <w:sz w:val="20"/>
        </w:rPr>
      </w:pPr>
      <w:r>
        <w:rPr>
          <w:sz w:val="20"/>
        </w:rPr>
        <w:fldChar w:fldCharType="begin"/>
      </w:r>
      <w:r w:rsidR="008A4C5B">
        <w:rPr>
          <w:sz w:val="20"/>
        </w:rPr>
        <w:instrText xml:space="preserve"> ADDIN ZOTERO_BIBL {"uncited":[],"omitted":[],"custom":[]} CSL_BIBLIOGRAPHY </w:instrText>
      </w:r>
      <w:r>
        <w:rPr>
          <w:sz w:val="20"/>
        </w:rPr>
        <w:fldChar w:fldCharType="separate"/>
      </w:r>
      <w:r w:rsidR="00B76894">
        <w:rPr>
          <w:rFonts w:eastAsiaTheme="minorEastAsia"/>
          <w:sz w:val="20"/>
          <w:lang w:val="en-US"/>
        </w:rPr>
        <w:t>Automatic citation updates are disabled. To see the bibliography, click Refresh in the Zotero tab.</w:t>
      </w: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BAF921" w14:textId="77777777" w:rsidR="00B546F1" w:rsidRDefault="00B546F1">
      <w:pPr>
        <w:ind w:firstLine="480"/>
      </w:pPr>
      <w:r>
        <w:separator/>
      </w:r>
    </w:p>
  </w:endnote>
  <w:endnote w:type="continuationSeparator" w:id="0">
    <w:p w14:paraId="5ACE787B" w14:textId="77777777" w:rsidR="00B546F1" w:rsidRDefault="00B546F1">
      <w:pPr>
        <w:ind w:firstLine="480"/>
      </w:pPr>
      <w:r>
        <w:continuationSeparator/>
      </w:r>
    </w:p>
  </w:endnote>
  <w:endnote w:type="continuationNotice" w:id="1">
    <w:p w14:paraId="5EB6D145" w14:textId="77777777" w:rsidR="00B546F1" w:rsidRDefault="00B546F1">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01934E" w14:textId="77777777" w:rsidR="00B546F1" w:rsidRDefault="00B546F1">
      <w:pPr>
        <w:ind w:firstLine="480"/>
      </w:pPr>
      <w:r>
        <w:separator/>
      </w:r>
    </w:p>
  </w:footnote>
  <w:footnote w:type="continuationSeparator" w:id="0">
    <w:p w14:paraId="082EBDAB" w14:textId="77777777" w:rsidR="00B546F1" w:rsidRDefault="00B546F1">
      <w:pPr>
        <w:ind w:firstLine="480"/>
      </w:pPr>
      <w:r>
        <w:continuationSeparator/>
      </w:r>
    </w:p>
  </w:footnote>
  <w:footnote w:type="continuationNotice" w:id="1">
    <w:p w14:paraId="1CA28878" w14:textId="77777777" w:rsidR="00B546F1" w:rsidRDefault="00B546F1">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7"/>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6B27"/>
    <w:rsid w:val="00030148"/>
    <w:rsid w:val="00030850"/>
    <w:rsid w:val="00030E03"/>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D07"/>
    <w:rsid w:val="0006528B"/>
    <w:rsid w:val="000656BF"/>
    <w:rsid w:val="00065A5D"/>
    <w:rsid w:val="000666BF"/>
    <w:rsid w:val="0006683E"/>
    <w:rsid w:val="00066999"/>
    <w:rsid w:val="00067308"/>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755D"/>
    <w:rsid w:val="00077A63"/>
    <w:rsid w:val="000806F8"/>
    <w:rsid w:val="000807D8"/>
    <w:rsid w:val="00081560"/>
    <w:rsid w:val="00081C07"/>
    <w:rsid w:val="000826E3"/>
    <w:rsid w:val="00084B49"/>
    <w:rsid w:val="00085537"/>
    <w:rsid w:val="00085768"/>
    <w:rsid w:val="00085811"/>
    <w:rsid w:val="00086B83"/>
    <w:rsid w:val="00087B8C"/>
    <w:rsid w:val="00087F6D"/>
    <w:rsid w:val="00091391"/>
    <w:rsid w:val="000919A5"/>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41C9"/>
    <w:rsid w:val="000D45DD"/>
    <w:rsid w:val="000D4BAB"/>
    <w:rsid w:val="000D4E66"/>
    <w:rsid w:val="000D5095"/>
    <w:rsid w:val="000D5A3A"/>
    <w:rsid w:val="000D6BAA"/>
    <w:rsid w:val="000D7CFA"/>
    <w:rsid w:val="000E1329"/>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0787F"/>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C4F"/>
    <w:rsid w:val="00143252"/>
    <w:rsid w:val="001432FD"/>
    <w:rsid w:val="001436DE"/>
    <w:rsid w:val="00144948"/>
    <w:rsid w:val="00144A38"/>
    <w:rsid w:val="00145195"/>
    <w:rsid w:val="00146358"/>
    <w:rsid w:val="00146A10"/>
    <w:rsid w:val="00146B7F"/>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4E20"/>
    <w:rsid w:val="00175052"/>
    <w:rsid w:val="0017588A"/>
    <w:rsid w:val="00176F27"/>
    <w:rsid w:val="00183CD1"/>
    <w:rsid w:val="00183EC4"/>
    <w:rsid w:val="00183F94"/>
    <w:rsid w:val="001840E6"/>
    <w:rsid w:val="0018461E"/>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68"/>
    <w:rsid w:val="00196A7D"/>
    <w:rsid w:val="00197796"/>
    <w:rsid w:val="00197EEC"/>
    <w:rsid w:val="00197F5A"/>
    <w:rsid w:val="001A0270"/>
    <w:rsid w:val="001A0C80"/>
    <w:rsid w:val="001A1BD7"/>
    <w:rsid w:val="001A245A"/>
    <w:rsid w:val="001A37BE"/>
    <w:rsid w:val="001A3E98"/>
    <w:rsid w:val="001A3F60"/>
    <w:rsid w:val="001A4128"/>
    <w:rsid w:val="001A4273"/>
    <w:rsid w:val="001A5B07"/>
    <w:rsid w:val="001A6518"/>
    <w:rsid w:val="001A693A"/>
    <w:rsid w:val="001A6B5C"/>
    <w:rsid w:val="001A6E53"/>
    <w:rsid w:val="001B06BE"/>
    <w:rsid w:val="001B092D"/>
    <w:rsid w:val="001B095B"/>
    <w:rsid w:val="001B096F"/>
    <w:rsid w:val="001B21F1"/>
    <w:rsid w:val="001B3EDA"/>
    <w:rsid w:val="001B403E"/>
    <w:rsid w:val="001B540D"/>
    <w:rsid w:val="001B5D2A"/>
    <w:rsid w:val="001B5EB7"/>
    <w:rsid w:val="001B7BB5"/>
    <w:rsid w:val="001B7C0B"/>
    <w:rsid w:val="001C10BA"/>
    <w:rsid w:val="001C177D"/>
    <w:rsid w:val="001C2B5E"/>
    <w:rsid w:val="001C2FB5"/>
    <w:rsid w:val="001C382C"/>
    <w:rsid w:val="001C3C0C"/>
    <w:rsid w:val="001C3EA3"/>
    <w:rsid w:val="001C4D24"/>
    <w:rsid w:val="001C5B51"/>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2AE4"/>
    <w:rsid w:val="00242F92"/>
    <w:rsid w:val="0024418D"/>
    <w:rsid w:val="00245484"/>
    <w:rsid w:val="00245A2E"/>
    <w:rsid w:val="00245DA9"/>
    <w:rsid w:val="0024625B"/>
    <w:rsid w:val="00247D62"/>
    <w:rsid w:val="002503B7"/>
    <w:rsid w:val="002510AE"/>
    <w:rsid w:val="00251E9B"/>
    <w:rsid w:val="00253192"/>
    <w:rsid w:val="0025326F"/>
    <w:rsid w:val="0025349F"/>
    <w:rsid w:val="002535EE"/>
    <w:rsid w:val="002540AA"/>
    <w:rsid w:val="002541F5"/>
    <w:rsid w:val="00254CF9"/>
    <w:rsid w:val="00255368"/>
    <w:rsid w:val="0025598C"/>
    <w:rsid w:val="00255DBB"/>
    <w:rsid w:val="0025619B"/>
    <w:rsid w:val="002566CE"/>
    <w:rsid w:val="00257212"/>
    <w:rsid w:val="00257E73"/>
    <w:rsid w:val="0026179D"/>
    <w:rsid w:val="0026191A"/>
    <w:rsid w:val="00261F77"/>
    <w:rsid w:val="00262D98"/>
    <w:rsid w:val="002635BD"/>
    <w:rsid w:val="0026361C"/>
    <w:rsid w:val="0026416F"/>
    <w:rsid w:val="00264346"/>
    <w:rsid w:val="00264CE5"/>
    <w:rsid w:val="002668C1"/>
    <w:rsid w:val="002671D9"/>
    <w:rsid w:val="0026744B"/>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5C7"/>
    <w:rsid w:val="002877DE"/>
    <w:rsid w:val="0029008E"/>
    <w:rsid w:val="002907C5"/>
    <w:rsid w:val="00290F22"/>
    <w:rsid w:val="00291ADA"/>
    <w:rsid w:val="00291FBE"/>
    <w:rsid w:val="00292683"/>
    <w:rsid w:val="002927F3"/>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4306"/>
    <w:rsid w:val="002B46AA"/>
    <w:rsid w:val="002B53EE"/>
    <w:rsid w:val="002B7CFD"/>
    <w:rsid w:val="002C07FA"/>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366"/>
    <w:rsid w:val="002D16B8"/>
    <w:rsid w:val="002D1F53"/>
    <w:rsid w:val="002D2094"/>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2CD6"/>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DC2"/>
    <w:rsid w:val="003013EB"/>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5041"/>
    <w:rsid w:val="003259AE"/>
    <w:rsid w:val="003260D4"/>
    <w:rsid w:val="00326972"/>
    <w:rsid w:val="00326BA7"/>
    <w:rsid w:val="0032728F"/>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EAF"/>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076"/>
    <w:rsid w:val="00415AE3"/>
    <w:rsid w:val="00415FFD"/>
    <w:rsid w:val="00416B46"/>
    <w:rsid w:val="00417CA8"/>
    <w:rsid w:val="00420AB9"/>
    <w:rsid w:val="00420C82"/>
    <w:rsid w:val="00421606"/>
    <w:rsid w:val="0042183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530"/>
    <w:rsid w:val="004317C2"/>
    <w:rsid w:val="00431FAC"/>
    <w:rsid w:val="00435663"/>
    <w:rsid w:val="00436DEB"/>
    <w:rsid w:val="00436ECD"/>
    <w:rsid w:val="004376A9"/>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2FE"/>
    <w:rsid w:val="0046439E"/>
    <w:rsid w:val="00464C67"/>
    <w:rsid w:val="00465B7A"/>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EDB"/>
    <w:rsid w:val="004E4299"/>
    <w:rsid w:val="004E43F7"/>
    <w:rsid w:val="004E44A4"/>
    <w:rsid w:val="004E4C2D"/>
    <w:rsid w:val="004E5397"/>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5E6F"/>
    <w:rsid w:val="00536306"/>
    <w:rsid w:val="0053795B"/>
    <w:rsid w:val="00541524"/>
    <w:rsid w:val="00541D8D"/>
    <w:rsid w:val="00541FBF"/>
    <w:rsid w:val="00542677"/>
    <w:rsid w:val="00543937"/>
    <w:rsid w:val="0054478A"/>
    <w:rsid w:val="00545BC4"/>
    <w:rsid w:val="005460EB"/>
    <w:rsid w:val="00546C4C"/>
    <w:rsid w:val="0054757E"/>
    <w:rsid w:val="00547687"/>
    <w:rsid w:val="005477D3"/>
    <w:rsid w:val="0055129B"/>
    <w:rsid w:val="005514CA"/>
    <w:rsid w:val="005528A8"/>
    <w:rsid w:val="0055292D"/>
    <w:rsid w:val="00553626"/>
    <w:rsid w:val="00553D19"/>
    <w:rsid w:val="00553DA3"/>
    <w:rsid w:val="005543B4"/>
    <w:rsid w:val="0055451D"/>
    <w:rsid w:val="005556B7"/>
    <w:rsid w:val="00555B39"/>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125"/>
    <w:rsid w:val="005B0AA4"/>
    <w:rsid w:val="005B169F"/>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A16"/>
    <w:rsid w:val="005D15D5"/>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801"/>
    <w:rsid w:val="00646F70"/>
    <w:rsid w:val="006479F3"/>
    <w:rsid w:val="00647BD6"/>
    <w:rsid w:val="00650174"/>
    <w:rsid w:val="006505B5"/>
    <w:rsid w:val="00650A09"/>
    <w:rsid w:val="00652A05"/>
    <w:rsid w:val="00652DD3"/>
    <w:rsid w:val="00653B4B"/>
    <w:rsid w:val="00653E08"/>
    <w:rsid w:val="006561FE"/>
    <w:rsid w:val="006565D8"/>
    <w:rsid w:val="006566BC"/>
    <w:rsid w:val="00656794"/>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5B51"/>
    <w:rsid w:val="00686103"/>
    <w:rsid w:val="00686345"/>
    <w:rsid w:val="00686F16"/>
    <w:rsid w:val="00687B21"/>
    <w:rsid w:val="00690FE6"/>
    <w:rsid w:val="00692DDD"/>
    <w:rsid w:val="00692EA5"/>
    <w:rsid w:val="00694D1A"/>
    <w:rsid w:val="00694F67"/>
    <w:rsid w:val="00695781"/>
    <w:rsid w:val="00695ADA"/>
    <w:rsid w:val="00696333"/>
    <w:rsid w:val="00696429"/>
    <w:rsid w:val="00696800"/>
    <w:rsid w:val="00696AD5"/>
    <w:rsid w:val="00696CA0"/>
    <w:rsid w:val="00697878"/>
    <w:rsid w:val="00697ACC"/>
    <w:rsid w:val="00697D2F"/>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7DF8"/>
    <w:rsid w:val="006D099D"/>
    <w:rsid w:val="006D104E"/>
    <w:rsid w:val="006D2460"/>
    <w:rsid w:val="006D2F1B"/>
    <w:rsid w:val="006D42D4"/>
    <w:rsid w:val="006D46A5"/>
    <w:rsid w:val="006D497E"/>
    <w:rsid w:val="006D4B1F"/>
    <w:rsid w:val="006D4EA0"/>
    <w:rsid w:val="006D4EDC"/>
    <w:rsid w:val="006D541A"/>
    <w:rsid w:val="006D58A9"/>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23A6"/>
    <w:rsid w:val="00752565"/>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1B1"/>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BB"/>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8D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B87"/>
    <w:rsid w:val="00823F5E"/>
    <w:rsid w:val="00825666"/>
    <w:rsid w:val="008259F1"/>
    <w:rsid w:val="00827242"/>
    <w:rsid w:val="00827A30"/>
    <w:rsid w:val="00827C45"/>
    <w:rsid w:val="008301B8"/>
    <w:rsid w:val="00830564"/>
    <w:rsid w:val="00830AD8"/>
    <w:rsid w:val="00830D5F"/>
    <w:rsid w:val="00830E98"/>
    <w:rsid w:val="00831BC1"/>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BA3"/>
    <w:rsid w:val="00846C83"/>
    <w:rsid w:val="008476E1"/>
    <w:rsid w:val="00847AC7"/>
    <w:rsid w:val="00847EEB"/>
    <w:rsid w:val="008500F4"/>
    <w:rsid w:val="008507BC"/>
    <w:rsid w:val="008509E4"/>
    <w:rsid w:val="00850A12"/>
    <w:rsid w:val="00851105"/>
    <w:rsid w:val="00851689"/>
    <w:rsid w:val="0085205C"/>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2D59"/>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A63"/>
    <w:rsid w:val="008E4C0B"/>
    <w:rsid w:val="008E4EE3"/>
    <w:rsid w:val="008E5699"/>
    <w:rsid w:val="008E58F6"/>
    <w:rsid w:val="008E6AB0"/>
    <w:rsid w:val="008E6D50"/>
    <w:rsid w:val="008E6DE6"/>
    <w:rsid w:val="008E700D"/>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0DEF"/>
    <w:rsid w:val="0091146F"/>
    <w:rsid w:val="0091147B"/>
    <w:rsid w:val="00911CCD"/>
    <w:rsid w:val="009122BC"/>
    <w:rsid w:val="009131A3"/>
    <w:rsid w:val="00914015"/>
    <w:rsid w:val="009145C6"/>
    <w:rsid w:val="00915008"/>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6B3F"/>
    <w:rsid w:val="00926BEB"/>
    <w:rsid w:val="009273F4"/>
    <w:rsid w:val="00927474"/>
    <w:rsid w:val="00927929"/>
    <w:rsid w:val="00930111"/>
    <w:rsid w:val="009304CF"/>
    <w:rsid w:val="0093308F"/>
    <w:rsid w:val="00933657"/>
    <w:rsid w:val="009340A1"/>
    <w:rsid w:val="0093417D"/>
    <w:rsid w:val="009345C9"/>
    <w:rsid w:val="009355A6"/>
    <w:rsid w:val="00936711"/>
    <w:rsid w:val="00936D20"/>
    <w:rsid w:val="00937C82"/>
    <w:rsid w:val="0094069B"/>
    <w:rsid w:val="00940DE8"/>
    <w:rsid w:val="00940E5D"/>
    <w:rsid w:val="009411C5"/>
    <w:rsid w:val="00942858"/>
    <w:rsid w:val="00943699"/>
    <w:rsid w:val="00943809"/>
    <w:rsid w:val="00943DDD"/>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5B6"/>
    <w:rsid w:val="00986416"/>
    <w:rsid w:val="00986B08"/>
    <w:rsid w:val="00987FF6"/>
    <w:rsid w:val="00990F90"/>
    <w:rsid w:val="00991586"/>
    <w:rsid w:val="00991A3E"/>
    <w:rsid w:val="00991B56"/>
    <w:rsid w:val="00992B43"/>
    <w:rsid w:val="009937DF"/>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1AA"/>
    <w:rsid w:val="009B3684"/>
    <w:rsid w:val="009B3FD3"/>
    <w:rsid w:val="009B40AE"/>
    <w:rsid w:val="009B5EA1"/>
    <w:rsid w:val="009B6C5C"/>
    <w:rsid w:val="009B6D2F"/>
    <w:rsid w:val="009B6F23"/>
    <w:rsid w:val="009B7169"/>
    <w:rsid w:val="009B7570"/>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815"/>
    <w:rsid w:val="009E7E84"/>
    <w:rsid w:val="009F04BF"/>
    <w:rsid w:val="009F2CB3"/>
    <w:rsid w:val="009F3518"/>
    <w:rsid w:val="009F3AA7"/>
    <w:rsid w:val="009F3EA1"/>
    <w:rsid w:val="009F45BD"/>
    <w:rsid w:val="009F4D60"/>
    <w:rsid w:val="009F53B9"/>
    <w:rsid w:val="009F5B60"/>
    <w:rsid w:val="009F62DB"/>
    <w:rsid w:val="009F6A8D"/>
    <w:rsid w:val="00A0138A"/>
    <w:rsid w:val="00A02043"/>
    <w:rsid w:val="00A02F8C"/>
    <w:rsid w:val="00A03397"/>
    <w:rsid w:val="00A0355A"/>
    <w:rsid w:val="00A036B9"/>
    <w:rsid w:val="00A03704"/>
    <w:rsid w:val="00A0383D"/>
    <w:rsid w:val="00A03ABC"/>
    <w:rsid w:val="00A03E30"/>
    <w:rsid w:val="00A04645"/>
    <w:rsid w:val="00A0471F"/>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D0A"/>
    <w:rsid w:val="00A30D91"/>
    <w:rsid w:val="00A31197"/>
    <w:rsid w:val="00A31DC4"/>
    <w:rsid w:val="00A31DE5"/>
    <w:rsid w:val="00A334A6"/>
    <w:rsid w:val="00A33B34"/>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4EEF"/>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92E"/>
    <w:rsid w:val="00AC1E1C"/>
    <w:rsid w:val="00AC2405"/>
    <w:rsid w:val="00AC3125"/>
    <w:rsid w:val="00AC46EB"/>
    <w:rsid w:val="00AC5490"/>
    <w:rsid w:val="00AC5744"/>
    <w:rsid w:val="00AC57F6"/>
    <w:rsid w:val="00AC7FAB"/>
    <w:rsid w:val="00AD0D5A"/>
    <w:rsid w:val="00AD27B1"/>
    <w:rsid w:val="00AD2961"/>
    <w:rsid w:val="00AD2CF2"/>
    <w:rsid w:val="00AD4183"/>
    <w:rsid w:val="00AD4497"/>
    <w:rsid w:val="00AD48DF"/>
    <w:rsid w:val="00AD493D"/>
    <w:rsid w:val="00AD54D4"/>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468"/>
    <w:rsid w:val="00B07D11"/>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1"/>
    <w:rsid w:val="00B546F6"/>
    <w:rsid w:val="00B56113"/>
    <w:rsid w:val="00B56467"/>
    <w:rsid w:val="00B60C48"/>
    <w:rsid w:val="00B60DEC"/>
    <w:rsid w:val="00B61003"/>
    <w:rsid w:val="00B61E0C"/>
    <w:rsid w:val="00B62401"/>
    <w:rsid w:val="00B62B54"/>
    <w:rsid w:val="00B62CCC"/>
    <w:rsid w:val="00B62DC4"/>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4C68"/>
    <w:rsid w:val="00B74D61"/>
    <w:rsid w:val="00B76270"/>
    <w:rsid w:val="00B7656B"/>
    <w:rsid w:val="00B76894"/>
    <w:rsid w:val="00B76DE2"/>
    <w:rsid w:val="00B7737A"/>
    <w:rsid w:val="00B80630"/>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5790"/>
    <w:rsid w:val="00BA66E4"/>
    <w:rsid w:val="00BA6F3D"/>
    <w:rsid w:val="00BA73E4"/>
    <w:rsid w:val="00BA7B88"/>
    <w:rsid w:val="00BA7C6D"/>
    <w:rsid w:val="00BB1435"/>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2201"/>
    <w:rsid w:val="00BF347F"/>
    <w:rsid w:val="00BF3520"/>
    <w:rsid w:val="00BF379B"/>
    <w:rsid w:val="00BF38EE"/>
    <w:rsid w:val="00BF3CBB"/>
    <w:rsid w:val="00BF4656"/>
    <w:rsid w:val="00BF5381"/>
    <w:rsid w:val="00BF56C3"/>
    <w:rsid w:val="00BF5D5A"/>
    <w:rsid w:val="00BF71E0"/>
    <w:rsid w:val="00BF7DAE"/>
    <w:rsid w:val="00C011B1"/>
    <w:rsid w:val="00C01240"/>
    <w:rsid w:val="00C01BC2"/>
    <w:rsid w:val="00C01F18"/>
    <w:rsid w:val="00C0280F"/>
    <w:rsid w:val="00C02A2F"/>
    <w:rsid w:val="00C04D5C"/>
    <w:rsid w:val="00C04F48"/>
    <w:rsid w:val="00C04FB8"/>
    <w:rsid w:val="00C054F9"/>
    <w:rsid w:val="00C05A2B"/>
    <w:rsid w:val="00C066E0"/>
    <w:rsid w:val="00C06F20"/>
    <w:rsid w:val="00C071D5"/>
    <w:rsid w:val="00C0773F"/>
    <w:rsid w:val="00C10124"/>
    <w:rsid w:val="00C108DF"/>
    <w:rsid w:val="00C10C4B"/>
    <w:rsid w:val="00C11275"/>
    <w:rsid w:val="00C115E8"/>
    <w:rsid w:val="00C11D1F"/>
    <w:rsid w:val="00C1261B"/>
    <w:rsid w:val="00C12695"/>
    <w:rsid w:val="00C13570"/>
    <w:rsid w:val="00C14243"/>
    <w:rsid w:val="00C14CBB"/>
    <w:rsid w:val="00C150CE"/>
    <w:rsid w:val="00C16C36"/>
    <w:rsid w:val="00C16CED"/>
    <w:rsid w:val="00C16F04"/>
    <w:rsid w:val="00C174A0"/>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9094E"/>
    <w:rsid w:val="00C90CFF"/>
    <w:rsid w:val="00C90D7A"/>
    <w:rsid w:val="00C91439"/>
    <w:rsid w:val="00C91E81"/>
    <w:rsid w:val="00C92F74"/>
    <w:rsid w:val="00C9462D"/>
    <w:rsid w:val="00C94D18"/>
    <w:rsid w:val="00C9503F"/>
    <w:rsid w:val="00C95E2B"/>
    <w:rsid w:val="00C9632B"/>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E0FE1"/>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533"/>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4A3"/>
    <w:rsid w:val="00D054B7"/>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717"/>
    <w:rsid w:val="00D15FCF"/>
    <w:rsid w:val="00D1600E"/>
    <w:rsid w:val="00D162E0"/>
    <w:rsid w:val="00D16DB7"/>
    <w:rsid w:val="00D177CF"/>
    <w:rsid w:val="00D2029C"/>
    <w:rsid w:val="00D21BA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466B"/>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15D"/>
    <w:rsid w:val="00D75E8B"/>
    <w:rsid w:val="00D75F78"/>
    <w:rsid w:val="00D76C80"/>
    <w:rsid w:val="00D76E43"/>
    <w:rsid w:val="00D76E4D"/>
    <w:rsid w:val="00D7792F"/>
    <w:rsid w:val="00D77BED"/>
    <w:rsid w:val="00D808DE"/>
    <w:rsid w:val="00D81DF1"/>
    <w:rsid w:val="00D82D47"/>
    <w:rsid w:val="00D83154"/>
    <w:rsid w:val="00D841C3"/>
    <w:rsid w:val="00D847D7"/>
    <w:rsid w:val="00D84870"/>
    <w:rsid w:val="00D85B0E"/>
    <w:rsid w:val="00D85C0C"/>
    <w:rsid w:val="00D85FB3"/>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0C4B"/>
    <w:rsid w:val="00DA177E"/>
    <w:rsid w:val="00DA32A0"/>
    <w:rsid w:val="00DA38FD"/>
    <w:rsid w:val="00DA40F7"/>
    <w:rsid w:val="00DA4793"/>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0FBC"/>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26D"/>
    <w:rsid w:val="00DE4842"/>
    <w:rsid w:val="00DE4D55"/>
    <w:rsid w:val="00DE566A"/>
    <w:rsid w:val="00DE5740"/>
    <w:rsid w:val="00DE595B"/>
    <w:rsid w:val="00DE677F"/>
    <w:rsid w:val="00DE78E6"/>
    <w:rsid w:val="00DF003C"/>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50019"/>
    <w:rsid w:val="00E501E2"/>
    <w:rsid w:val="00E51B08"/>
    <w:rsid w:val="00E51EC8"/>
    <w:rsid w:val="00E521A2"/>
    <w:rsid w:val="00E5288D"/>
    <w:rsid w:val="00E53235"/>
    <w:rsid w:val="00E53930"/>
    <w:rsid w:val="00E545D9"/>
    <w:rsid w:val="00E54B76"/>
    <w:rsid w:val="00E56E7F"/>
    <w:rsid w:val="00E57586"/>
    <w:rsid w:val="00E5795A"/>
    <w:rsid w:val="00E57BE7"/>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4FE"/>
    <w:rsid w:val="00E81753"/>
    <w:rsid w:val="00E81860"/>
    <w:rsid w:val="00E83723"/>
    <w:rsid w:val="00E8478E"/>
    <w:rsid w:val="00E8487A"/>
    <w:rsid w:val="00E854B0"/>
    <w:rsid w:val="00E85969"/>
    <w:rsid w:val="00E85BE4"/>
    <w:rsid w:val="00E85CAF"/>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799"/>
    <w:rsid w:val="00E971C9"/>
    <w:rsid w:val="00E97903"/>
    <w:rsid w:val="00EA0188"/>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4023"/>
    <w:rsid w:val="00EE4ABD"/>
    <w:rsid w:val="00EE58A1"/>
    <w:rsid w:val="00EE5CE4"/>
    <w:rsid w:val="00EE6CC8"/>
    <w:rsid w:val="00EE6F23"/>
    <w:rsid w:val="00EE7067"/>
    <w:rsid w:val="00EE717D"/>
    <w:rsid w:val="00EF0003"/>
    <w:rsid w:val="00EF000F"/>
    <w:rsid w:val="00EF06A8"/>
    <w:rsid w:val="00EF077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5C3"/>
    <w:rsid w:val="00F05223"/>
    <w:rsid w:val="00F0618A"/>
    <w:rsid w:val="00F06386"/>
    <w:rsid w:val="00F06A06"/>
    <w:rsid w:val="00F0719F"/>
    <w:rsid w:val="00F07D34"/>
    <w:rsid w:val="00F10146"/>
    <w:rsid w:val="00F10D59"/>
    <w:rsid w:val="00F115BD"/>
    <w:rsid w:val="00F115F2"/>
    <w:rsid w:val="00F11ECD"/>
    <w:rsid w:val="00F125BB"/>
    <w:rsid w:val="00F13CF6"/>
    <w:rsid w:val="00F155AF"/>
    <w:rsid w:val="00F15D30"/>
    <w:rsid w:val="00F160A4"/>
    <w:rsid w:val="00F16426"/>
    <w:rsid w:val="00F16767"/>
    <w:rsid w:val="00F16A71"/>
    <w:rsid w:val="00F16BC0"/>
    <w:rsid w:val="00F17C7C"/>
    <w:rsid w:val="00F20130"/>
    <w:rsid w:val="00F20655"/>
    <w:rsid w:val="00F20A15"/>
    <w:rsid w:val="00F21029"/>
    <w:rsid w:val="00F2313A"/>
    <w:rsid w:val="00F231D9"/>
    <w:rsid w:val="00F24607"/>
    <w:rsid w:val="00F24D08"/>
    <w:rsid w:val="00F24D8B"/>
    <w:rsid w:val="00F2601C"/>
    <w:rsid w:val="00F265F3"/>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FA5"/>
    <w:rsid w:val="00F573E8"/>
    <w:rsid w:val="00F5746B"/>
    <w:rsid w:val="00F574F9"/>
    <w:rsid w:val="00F575C9"/>
    <w:rsid w:val="00F6028D"/>
    <w:rsid w:val="00F608D9"/>
    <w:rsid w:val="00F6091F"/>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2BBC"/>
    <w:rsid w:val="00F73384"/>
    <w:rsid w:val="00F754E6"/>
    <w:rsid w:val="00F768F2"/>
    <w:rsid w:val="00F76A8C"/>
    <w:rsid w:val="00F76E56"/>
    <w:rsid w:val="00F76F98"/>
    <w:rsid w:val="00F77415"/>
    <w:rsid w:val="00F77FB3"/>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945"/>
    <w:rsid w:val="00FD7A69"/>
    <w:rsid w:val="00FE02FA"/>
    <w:rsid w:val="00FE068E"/>
    <w:rsid w:val="00FE0A68"/>
    <w:rsid w:val="00FE0FD7"/>
    <w:rsid w:val="00FE2660"/>
    <w:rsid w:val="00FE2965"/>
    <w:rsid w:val="00FE2EE6"/>
    <w:rsid w:val="00FE423D"/>
    <w:rsid w:val="00FE4B32"/>
    <w:rsid w:val="00FE4B39"/>
    <w:rsid w:val="00FE4F5D"/>
    <w:rsid w:val="00FE51B4"/>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312737"/>
    <w:pPr>
      <w:keepNext/>
      <w:spacing w:before="240" w:after="80"/>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5786</Words>
  <Characters>89984</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7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wc0LRbrU"/&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